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280BD729" w:rsidR="0035409C" w:rsidRDefault="0035409C" w:rsidP="00324155">
      <w:pPr>
        <w:pStyle w:val="Title"/>
      </w:pPr>
      <w:bookmarkStart w:id="0" w:name="_Hlk175040382"/>
      <w:r>
        <w:t>ADRIFT</w:t>
      </w:r>
      <w:r w:rsidR="00246B4C">
        <w:t>-ACCESS</w:t>
      </w:r>
      <w:r>
        <w:t xml:space="preserve"> in the </w:t>
      </w:r>
      <w:r w:rsidR="004C1040">
        <w:t xml:space="preserve">Greater </w:t>
      </w:r>
      <w:proofErr w:type="spellStart"/>
      <w:r w:rsidR="004C1040">
        <w:t>Farallones</w:t>
      </w:r>
      <w:proofErr w:type="spellEnd"/>
      <w:r w:rsidR="004C1040">
        <w:t xml:space="preserve"> and Cordell Bank Sanctuary</w:t>
      </w:r>
      <w:r>
        <w:t>: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331E10D3" w14:textId="07A8FDD6" w:rsidR="004C1040" w:rsidRDefault="004C1040" w:rsidP="004C1040">
      <w:pPr>
        <w:pStyle w:val="Title"/>
      </w:pPr>
      <w:bookmarkStart w:id="1" w:name="X99783fd8493c8b9bf1944be0d6e4e83dc9bfab1"/>
      <w:r>
        <w:lastRenderedPageBreak/>
        <w:t>ADRIFT</w:t>
      </w:r>
      <w:r w:rsidR="00246B4C">
        <w:t>-ACCESS</w:t>
      </w:r>
      <w:r>
        <w:t xml:space="preserve"> in the Greater </w:t>
      </w:r>
      <w:proofErr w:type="spellStart"/>
      <w:r>
        <w:t>Farallones</w:t>
      </w:r>
      <w:proofErr w:type="spellEnd"/>
      <w:r>
        <w:t xml:space="preserve"> and Cordell Bank Sanctuary: Passive Acoustic Monitoring in the California Current using Drifting Recorders</w:t>
      </w:r>
    </w:p>
    <w:p w14:paraId="7811F4A7" w14:textId="77777777" w:rsidR="0035409C" w:rsidRDefault="0035409C" w:rsidP="0035409C"/>
    <w:p w14:paraId="63E3A9F8" w14:textId="3F445970" w:rsidR="0035409C" w:rsidRDefault="004C1040" w:rsidP="0035409C">
      <w:r>
        <w:t>Octo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5A56131" w:rsidR="0035409C"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499E7FA6" w14:textId="77777777" w:rsidR="004C1040" w:rsidRPr="004B4FAA" w:rsidRDefault="004C1040" w:rsidP="004C1040">
      <w:pPr>
        <w:pStyle w:val="BodyText"/>
        <w:spacing w:after="0"/>
        <w:rPr>
          <w:rFonts w:ascii="Times New Roman" w:hAnsi="Times New Roman" w:cs="Times New Roman"/>
        </w:rPr>
      </w:pPr>
      <w:r w:rsidRPr="004B4FAA">
        <w:rPr>
          <w:rFonts w:ascii="Times New Roman" w:hAnsi="Times New Roman" w:cs="Times New Roman"/>
        </w:rPr>
        <w:t xml:space="preserve">Anne </w:t>
      </w:r>
      <w:proofErr w:type="spellStart"/>
      <w:r w:rsidRPr="004B4FAA">
        <w:rPr>
          <w:rFonts w:ascii="Times New Roman" w:hAnsi="Times New Roman" w:cs="Times New Roman"/>
        </w:rPr>
        <w:t>Simonis</w:t>
      </w:r>
      <w:proofErr w:type="spellEnd"/>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 xml:space="preserve">Cory </w:t>
      </w:r>
      <w:proofErr w:type="spellStart"/>
      <w:r w:rsidRPr="004B4FAA">
        <w:rPr>
          <w:rFonts w:ascii="Times New Roman" w:hAnsi="Times New Roman" w:cs="Times New Roman"/>
        </w:rPr>
        <w:t>Hom</w:t>
      </w:r>
      <w:proofErr w:type="spellEnd"/>
      <w:r w:rsidRPr="004B4FAA">
        <w:rPr>
          <w:rFonts w:ascii="Times New Roman" w:hAnsi="Times New Roman" w:cs="Times New Roman"/>
        </w:rPr>
        <w:t>-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proofErr w:type="spellStart"/>
      <w:r w:rsidRPr="004B4FAA">
        <w:rPr>
          <w:rFonts w:ascii="Times New Roman" w:hAnsi="Times New Roman" w:cs="Times New Roman"/>
        </w:rPr>
        <w:t>Taiki</w:t>
      </w:r>
      <w:proofErr w:type="spellEnd"/>
      <w:r w:rsidRPr="004B4FAA">
        <w:rPr>
          <w:rFonts w:ascii="Times New Roman" w:hAnsi="Times New Roman" w:cs="Times New Roman"/>
        </w:rPr>
        <w:t xml:space="preserve"> Sakai</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24A2FA17" w14:textId="77777777" w:rsidR="004C1040" w:rsidRDefault="004C1040" w:rsidP="0035409C">
      <w:pPr>
        <w:pStyle w:val="BodyText"/>
        <w:spacing w:after="0"/>
        <w:rPr>
          <w:rFonts w:ascii="Times New Roman" w:hAnsi="Times New Roman" w:cs="Times New Roman"/>
        </w:rPr>
      </w:pPr>
    </w:p>
    <w:p w14:paraId="720D982D" w14:textId="77777777" w:rsidR="004C1040" w:rsidRDefault="004C1040" w:rsidP="0035409C">
      <w:pPr>
        <w:pStyle w:val="BodyText"/>
        <w:spacing w:after="0"/>
        <w:rPr>
          <w:rFonts w:ascii="Times New Roman" w:hAnsi="Times New Roman" w:cs="Times New Roman"/>
        </w:rPr>
      </w:pPr>
    </w:p>
    <w:p w14:paraId="5DF32A8E" w14:textId="77777777" w:rsidR="004C1040" w:rsidRDefault="004C1040" w:rsidP="0035409C">
      <w:pPr>
        <w:pStyle w:val="BodyText"/>
        <w:spacing w:after="0"/>
        <w:rPr>
          <w:rFonts w:ascii="Times New Roman" w:hAnsi="Times New Roman" w:cs="Times New Roman"/>
        </w:rPr>
      </w:pPr>
    </w:p>
    <w:p w14:paraId="2B818E4B" w14:textId="77777777" w:rsidR="004C1040" w:rsidRDefault="004C1040" w:rsidP="0035409C">
      <w:pPr>
        <w:pStyle w:val="BodyText"/>
        <w:spacing w:after="0"/>
        <w:rPr>
          <w:rFonts w:ascii="Times New Roman" w:hAnsi="Times New Roman" w:cs="Times New Roman"/>
        </w:rPr>
      </w:pPr>
    </w:p>
    <w:p w14:paraId="30FA2962" w14:textId="54B47F39"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4D6DAD19" w14:textId="77777777" w:rsidR="0035409C" w:rsidRPr="00246B4C" w:rsidRDefault="0035409C" w:rsidP="00F17942">
      <w:pPr>
        <w:pStyle w:val="BodyText"/>
        <w:jc w:val="center"/>
        <w:rPr>
          <w:sz w:val="28"/>
          <w:szCs w:val="28"/>
        </w:rPr>
      </w:pPr>
      <w:r w:rsidRPr="00246B4C">
        <w:rPr>
          <w:b/>
          <w:bCs/>
          <w:sz w:val="28"/>
          <w:szCs w:val="28"/>
        </w:rPr>
        <w:lastRenderedPageBreak/>
        <w:t>CITATION</w:t>
      </w:r>
    </w:p>
    <w:p w14:paraId="039674D9" w14:textId="4C9650BC" w:rsidR="0035409C" w:rsidRDefault="0035409C" w:rsidP="0035409C">
      <w:pPr>
        <w:pStyle w:val="BodyText"/>
      </w:pPr>
      <w:r w:rsidRPr="00246B4C">
        <w:t xml:space="preserve">Rankin, S., Burger, K., </w:t>
      </w:r>
      <w:proofErr w:type="spellStart"/>
      <w:r w:rsidRPr="00246B4C">
        <w:t>Hom</w:t>
      </w:r>
      <w:proofErr w:type="spellEnd"/>
      <w:r w:rsidRPr="00246B4C">
        <w:t xml:space="preserve">-Weaver, C., Palmer, K., Sakai, T., </w:t>
      </w:r>
      <w:proofErr w:type="spellStart"/>
      <w:r w:rsidRPr="00246B4C">
        <w:t>Simonis</w:t>
      </w:r>
      <w:proofErr w:type="spellEnd"/>
      <w:r w:rsidRPr="00246B4C">
        <w:t>, A. (Southwest Fisheries Science Center, NOAA Fisheries, La Jolla, CA). 2024. Final Report for A</w:t>
      </w:r>
      <w:r w:rsidR="00246B4C" w:rsidRPr="00246B4C">
        <w:t>DRIFT-ACCESS</w:t>
      </w:r>
      <w:r w:rsidRPr="00246B4C">
        <w:t xml:space="preserve"> in the </w:t>
      </w:r>
      <w:r w:rsidR="00246B4C" w:rsidRPr="00246B4C">
        <w:t xml:space="preserve">Greater </w:t>
      </w:r>
      <w:proofErr w:type="spellStart"/>
      <w:r w:rsidR="00246B4C" w:rsidRPr="00246B4C">
        <w:t>Farallones</w:t>
      </w:r>
      <w:proofErr w:type="spellEnd"/>
      <w:r w:rsidR="00246B4C" w:rsidRPr="00246B4C">
        <w:t xml:space="preserve"> and Cordell Bank Sanctuary</w:t>
      </w:r>
      <w:r w:rsidRPr="00246B4C">
        <w:t xml:space="preserve">: Passive Acoustic Monitoring in using Drifting Recorders. Camarillo (CA): </w:t>
      </w:r>
      <w:r w:rsidR="00246B4C">
        <w:t xml:space="preserve">NOAA Technical Memorandum </w:t>
      </w:r>
      <w:r w:rsidR="00246B4C" w:rsidRPr="00246B4C">
        <w:rPr>
          <w:highlight w:val="yellow"/>
        </w:rPr>
        <w:t>[</w:t>
      </w:r>
      <w:proofErr w:type="spellStart"/>
      <w:r w:rsidR="00246B4C" w:rsidRPr="00246B4C">
        <w:rPr>
          <w:highlight w:val="yellow"/>
        </w:rPr>
        <w:t>xxyy</w:t>
      </w:r>
      <w:proofErr w:type="spellEnd"/>
      <w:r w:rsidR="00246B4C" w:rsidRPr="00246B4C">
        <w:rPr>
          <w:highlight w:val="yellow"/>
        </w:rPr>
        <w:t>]</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79BD1827"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San Francisco State University (Marina </w:t>
      </w:r>
      <w:proofErr w:type="spellStart"/>
      <w:r w:rsidRPr="008B2D3B">
        <w:rPr>
          <w:rFonts w:ascii="Arial" w:eastAsia="Arial" w:hAnsi="Arial" w:cs="Arial"/>
        </w:rPr>
        <w:t>Bozinovic</w:t>
      </w:r>
      <w:proofErr w:type="spellEnd"/>
      <w:r w:rsidRPr="008B2D3B">
        <w:rPr>
          <w:rFonts w:ascii="Arial" w:eastAsia="Arial" w:hAnsi="Arial" w:cs="Arial"/>
        </w:rPr>
        <w:t xml:space="preserve">, Jackson </w:t>
      </w:r>
      <w:proofErr w:type="spellStart"/>
      <w:r w:rsidRPr="008B2D3B">
        <w:rPr>
          <w:rFonts w:ascii="Arial" w:eastAsia="Arial" w:hAnsi="Arial" w:cs="Arial"/>
        </w:rPr>
        <w:t>Vanfleet</w:t>
      </w:r>
      <w:proofErr w:type="spellEnd"/>
      <w:r w:rsidRPr="008B2D3B">
        <w:rPr>
          <w:rFonts w:ascii="Arial" w:eastAsia="Arial" w:hAnsi="Arial" w:cs="Arial"/>
        </w:rPr>
        <w:t xml:space="preserve"> Brown), Moss Landing Marine Labs (Jack </w:t>
      </w:r>
      <w:proofErr w:type="spellStart"/>
      <w:r w:rsidRPr="008B2D3B">
        <w:rPr>
          <w:rFonts w:ascii="Arial" w:eastAsia="Arial" w:hAnsi="Arial" w:cs="Arial"/>
        </w:rPr>
        <w:t>Barkowski</w:t>
      </w:r>
      <w:proofErr w:type="spellEnd"/>
      <w:r w:rsidRPr="008B2D3B">
        <w:rPr>
          <w:rFonts w:ascii="Arial" w:eastAsia="Arial" w:hAnsi="Arial" w:cs="Arial"/>
        </w:rPr>
        <w:t xml:space="preserve">, Alison </w:t>
      </w:r>
      <w:proofErr w:type="spellStart"/>
      <w:r w:rsidRPr="008B2D3B">
        <w:rPr>
          <w:rFonts w:ascii="Arial" w:eastAsia="Arial" w:hAnsi="Arial" w:cs="Arial"/>
        </w:rPr>
        <w:t>Stimpert</w:t>
      </w:r>
      <w:proofErr w:type="spellEnd"/>
      <w:r w:rsidRPr="008B2D3B">
        <w:rPr>
          <w:rFonts w:ascii="Arial" w:eastAsia="Arial" w:hAnsi="Arial" w:cs="Arial"/>
        </w:rPr>
        <w:t xml:space="preserve">), National Marine Sanctuary Foundation (Lindsey Peavey, Erin </w:t>
      </w:r>
      <w:proofErr w:type="spellStart"/>
      <w:r w:rsidRPr="008B2D3B">
        <w:rPr>
          <w:rFonts w:ascii="Arial" w:eastAsia="Arial" w:hAnsi="Arial" w:cs="Arial"/>
        </w:rPr>
        <w:t>Jaszczak</w:t>
      </w:r>
      <w:proofErr w:type="spellEnd"/>
      <w:r w:rsidRPr="008B2D3B">
        <w:rPr>
          <w:rFonts w:ascii="Arial" w:eastAsia="Arial" w:hAnsi="Arial" w:cs="Arial"/>
        </w:rPr>
        <w:t xml:space="preserve">, Cassandra Erickson), Greater </w:t>
      </w:r>
      <w:proofErr w:type="spellStart"/>
      <w:r w:rsidRPr="008B2D3B">
        <w:rPr>
          <w:rFonts w:ascii="Arial" w:eastAsia="Arial" w:hAnsi="Arial" w:cs="Arial"/>
        </w:rPr>
        <w:t>Farallones</w:t>
      </w:r>
      <w:proofErr w:type="spellEnd"/>
      <w:r w:rsidRPr="008B2D3B">
        <w:rPr>
          <w:rFonts w:ascii="Arial" w:eastAsia="Arial" w:hAnsi="Arial" w:cs="Arial"/>
        </w:rPr>
        <w:t xml:space="preserve"> National Marine Sanctuary (Jan </w:t>
      </w:r>
      <w:proofErr w:type="spellStart"/>
      <w:r w:rsidRPr="008B2D3B">
        <w:rPr>
          <w:rFonts w:ascii="Arial" w:eastAsia="Arial" w:hAnsi="Arial" w:cs="Arial"/>
        </w:rPr>
        <w:t>Roletto</w:t>
      </w:r>
      <w:proofErr w:type="spellEnd"/>
      <w:r w:rsidRPr="008B2D3B">
        <w:rPr>
          <w:rFonts w:ascii="Arial" w:eastAsia="Arial" w:hAnsi="Arial" w:cs="Arial"/>
        </w:rPr>
        <w:t xml:space="preserve">), Cordell Bank National Marine Sanctuaries (Dani Lipski), NOAA's Ocean Acoustics Program (Jason </w:t>
      </w:r>
      <w:proofErr w:type="spellStart"/>
      <w:r w:rsidRPr="008B2D3B">
        <w:rPr>
          <w:rFonts w:ascii="Arial" w:eastAsia="Arial" w:hAnsi="Arial" w:cs="Arial"/>
        </w:rPr>
        <w:t>Gedamke</w:t>
      </w:r>
      <w:proofErr w:type="spellEnd"/>
      <w:r w:rsidRPr="008B2D3B">
        <w:rPr>
          <w:rFonts w:ascii="Arial" w:eastAsia="Arial" w:hAnsi="Arial" w:cs="Arial"/>
        </w:rPr>
        <w:t xml:space="preserve">). We also thank the captain and crew of the R/V </w:t>
      </w:r>
      <w:r w:rsidRPr="008B2D3B">
        <w:rPr>
          <w:rFonts w:ascii="Arial" w:eastAsia="Arial" w:hAnsi="Arial" w:cs="Arial"/>
          <w:i/>
          <w:iCs/>
        </w:rPr>
        <w:t>Shearwater</w:t>
      </w:r>
      <w:r w:rsidR="005E278E">
        <w:rPr>
          <w:rFonts w:ascii="Arial" w:eastAsia="Arial" w:hAnsi="Arial" w:cs="Arial"/>
        </w:rPr>
        <w:t xml:space="preserve"> and the</w:t>
      </w:r>
      <w:r w:rsidRPr="008B2D3B">
        <w:rPr>
          <w:rFonts w:ascii="Arial" w:eastAsia="Arial" w:hAnsi="Arial" w:cs="Arial"/>
        </w:rPr>
        <w:t xml:space="preserve"> R/V </w:t>
      </w:r>
      <w:r w:rsidRPr="008B2D3B">
        <w:rPr>
          <w:rFonts w:ascii="Arial" w:eastAsia="Arial" w:hAnsi="Arial" w:cs="Arial"/>
          <w:i/>
          <w:iCs/>
        </w:rPr>
        <w:t>Fulmar</w:t>
      </w:r>
      <w:bookmarkEnd w:id="1"/>
      <w:r w:rsidR="005E278E">
        <w:rPr>
          <w:rFonts w:ascii="Arial" w:eastAsia="Arial" w:hAnsi="Arial" w:cs="Arial"/>
        </w:rPr>
        <w:t>.</w:t>
      </w:r>
    </w:p>
    <w:p w14:paraId="46DA4C5C" w14:textId="77777777" w:rsidR="0035409C" w:rsidRDefault="0035409C" w:rsidP="0035409C">
      <w:pPr>
        <w:rPr>
          <w:rFonts w:ascii="Arial" w:eastAsia="Arial" w:hAnsi="Arial" w:cs="Arial"/>
        </w:rPr>
      </w:pPr>
    </w:p>
    <w:p w14:paraId="5A609732" w14:textId="458F8664" w:rsidR="005E278E" w:rsidRDefault="005E278E" w:rsidP="005E278E">
      <w:pPr>
        <w:rPr>
          <w:rFonts w:ascii="Arial" w:eastAsia="Arial" w:hAnsi="Arial" w:cs="Arial"/>
        </w:rPr>
        <w:sectPr w:rsidR="005E278E" w:rsidSect="00EE74BD">
          <w:pgSz w:w="12240" w:h="15840"/>
          <w:pgMar w:top="1440" w:right="1440" w:bottom="1440" w:left="1440" w:header="990" w:footer="654" w:gutter="0"/>
          <w:pgNumType w:fmt="lowerRoman"/>
          <w:cols w:space="720"/>
          <w:docGrid w:linePitch="360"/>
        </w:sectPr>
      </w:pPr>
      <w:r w:rsidRPr="005E278E">
        <w:rPr>
          <w:rFonts w:ascii="Arial" w:eastAsia="Arial" w:hAnsi="Arial" w:cs="Arial"/>
        </w:rPr>
        <w:t>This study was funded in</w:t>
      </w:r>
      <w:r>
        <w:rPr>
          <w:rFonts w:ascii="Arial" w:eastAsia="Arial" w:hAnsi="Arial" w:cs="Arial"/>
        </w:rPr>
        <w:t xml:space="preserve"> </w:t>
      </w:r>
      <w:r w:rsidRPr="005E278E">
        <w:rPr>
          <w:rFonts w:ascii="Arial" w:eastAsia="Arial" w:hAnsi="Arial" w:cs="Arial"/>
        </w:rPr>
        <w:t>part by the U.S. Department of the Interior, Bureau of Ocean Energy Management through</w:t>
      </w:r>
      <w:r>
        <w:rPr>
          <w:rFonts w:ascii="Arial" w:eastAsia="Arial" w:hAnsi="Arial" w:cs="Arial"/>
        </w:rPr>
        <w:t xml:space="preserve"> </w:t>
      </w:r>
      <w:r w:rsidRPr="005E278E">
        <w:rPr>
          <w:rFonts w:ascii="Arial" w:eastAsia="Arial" w:hAnsi="Arial" w:cs="Arial"/>
        </w:rPr>
        <w:t>Interagency Agreement M20PG00013 with the U.S. Department of Commerce, National Oceanic</w:t>
      </w:r>
      <w:r>
        <w:rPr>
          <w:rFonts w:ascii="Arial" w:eastAsia="Arial" w:hAnsi="Arial" w:cs="Arial"/>
        </w:rPr>
        <w:t xml:space="preserve"> </w:t>
      </w:r>
      <w:r w:rsidRPr="005E278E">
        <w:rPr>
          <w:rFonts w:ascii="Arial" w:eastAsia="Arial" w:hAnsi="Arial" w:cs="Arial"/>
        </w:rPr>
        <w:t>and Atmospheric Administration, National Marine Fisheries Service (NMFS), Southwest</w:t>
      </w:r>
      <w:r>
        <w:rPr>
          <w:rFonts w:ascii="Arial" w:eastAsia="Arial" w:hAnsi="Arial" w:cs="Arial"/>
        </w:rPr>
        <w:t xml:space="preserve"> </w:t>
      </w:r>
      <w:r w:rsidRPr="005E278E">
        <w:rPr>
          <w:rFonts w:ascii="Arial" w:eastAsia="Arial" w:hAnsi="Arial" w:cs="Arial"/>
        </w:rPr>
        <w:t>Fisheries Science Center (SWFSC).</w:t>
      </w:r>
    </w:p>
    <w:p w14:paraId="555E2783" w14:textId="77777777" w:rsidR="00ED7672"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181EAD66" w14:textId="388990C2" w:rsidR="00ED7672" w:rsidRDefault="00D22AAE">
      <w:pPr>
        <w:pStyle w:val="TOC1"/>
        <w:rPr>
          <w:rFonts w:asciiTheme="minorHAnsi" w:eastAsiaTheme="minorEastAsia" w:hAnsiTheme="minorHAnsi"/>
          <w:b w:val="0"/>
          <w:noProof/>
          <w:sz w:val="22"/>
        </w:rPr>
      </w:pPr>
      <w:hyperlink w:anchor="_Toc185851645" w:history="1">
        <w:r w:rsidR="00ED7672" w:rsidRPr="00092F9A">
          <w:rPr>
            <w:rStyle w:val="Hyperlink"/>
            <w:noProof/>
          </w:rPr>
          <w:t>List of Figures</w:t>
        </w:r>
        <w:r w:rsidR="00ED7672">
          <w:rPr>
            <w:noProof/>
            <w:webHidden/>
          </w:rPr>
          <w:tab/>
        </w:r>
        <w:r w:rsidR="00ED7672">
          <w:rPr>
            <w:noProof/>
            <w:webHidden/>
          </w:rPr>
          <w:fldChar w:fldCharType="begin"/>
        </w:r>
        <w:r w:rsidR="00ED7672">
          <w:rPr>
            <w:noProof/>
            <w:webHidden/>
          </w:rPr>
          <w:instrText xml:space="preserve"> PAGEREF _Toc185851645 \h </w:instrText>
        </w:r>
        <w:r w:rsidR="00ED7672">
          <w:rPr>
            <w:noProof/>
            <w:webHidden/>
          </w:rPr>
        </w:r>
        <w:r w:rsidR="00ED7672">
          <w:rPr>
            <w:noProof/>
            <w:webHidden/>
          </w:rPr>
          <w:fldChar w:fldCharType="separate"/>
        </w:r>
        <w:r w:rsidR="00ED7672">
          <w:rPr>
            <w:noProof/>
            <w:webHidden/>
          </w:rPr>
          <w:t>v</w:t>
        </w:r>
        <w:r w:rsidR="00ED7672">
          <w:rPr>
            <w:noProof/>
            <w:webHidden/>
          </w:rPr>
          <w:fldChar w:fldCharType="end"/>
        </w:r>
      </w:hyperlink>
    </w:p>
    <w:p w14:paraId="6BEEEF9A" w14:textId="6D1B568E" w:rsidR="00ED7672" w:rsidRDefault="00D22AAE">
      <w:pPr>
        <w:pStyle w:val="TOC1"/>
        <w:rPr>
          <w:rFonts w:asciiTheme="minorHAnsi" w:eastAsiaTheme="minorEastAsia" w:hAnsiTheme="minorHAnsi"/>
          <w:b w:val="0"/>
          <w:noProof/>
          <w:sz w:val="22"/>
        </w:rPr>
      </w:pPr>
      <w:hyperlink w:anchor="_Toc185851646" w:history="1">
        <w:r w:rsidR="00ED7672" w:rsidRPr="00092F9A">
          <w:rPr>
            <w:rStyle w:val="Hyperlink"/>
            <w:noProof/>
          </w:rPr>
          <w:t>List of Tables</w:t>
        </w:r>
        <w:r w:rsidR="00ED7672">
          <w:rPr>
            <w:noProof/>
            <w:webHidden/>
          </w:rPr>
          <w:tab/>
        </w:r>
        <w:r w:rsidR="00ED7672">
          <w:rPr>
            <w:noProof/>
            <w:webHidden/>
          </w:rPr>
          <w:fldChar w:fldCharType="begin"/>
        </w:r>
        <w:r w:rsidR="00ED7672">
          <w:rPr>
            <w:noProof/>
            <w:webHidden/>
          </w:rPr>
          <w:instrText xml:space="preserve"> PAGEREF _Toc185851646 \h </w:instrText>
        </w:r>
        <w:r w:rsidR="00ED7672">
          <w:rPr>
            <w:noProof/>
            <w:webHidden/>
          </w:rPr>
        </w:r>
        <w:r w:rsidR="00ED7672">
          <w:rPr>
            <w:noProof/>
            <w:webHidden/>
          </w:rPr>
          <w:fldChar w:fldCharType="separate"/>
        </w:r>
        <w:r w:rsidR="00ED7672">
          <w:rPr>
            <w:noProof/>
            <w:webHidden/>
          </w:rPr>
          <w:t>vii</w:t>
        </w:r>
        <w:r w:rsidR="00ED7672">
          <w:rPr>
            <w:noProof/>
            <w:webHidden/>
          </w:rPr>
          <w:fldChar w:fldCharType="end"/>
        </w:r>
      </w:hyperlink>
    </w:p>
    <w:p w14:paraId="486AE713" w14:textId="3B83EB08" w:rsidR="00ED7672" w:rsidRDefault="00D22AAE">
      <w:pPr>
        <w:pStyle w:val="TOC1"/>
        <w:rPr>
          <w:rFonts w:asciiTheme="minorHAnsi" w:eastAsiaTheme="minorEastAsia" w:hAnsiTheme="minorHAnsi"/>
          <w:b w:val="0"/>
          <w:noProof/>
          <w:sz w:val="22"/>
        </w:rPr>
      </w:pPr>
      <w:hyperlink w:anchor="_Toc185851647" w:history="1">
        <w:r w:rsidR="00ED7672" w:rsidRPr="00092F9A">
          <w:rPr>
            <w:rStyle w:val="Hyperlink"/>
            <w:noProof/>
          </w:rPr>
          <w:t>List of Abbreviations and Acronyms</w:t>
        </w:r>
        <w:r w:rsidR="00ED7672">
          <w:rPr>
            <w:noProof/>
            <w:webHidden/>
          </w:rPr>
          <w:tab/>
        </w:r>
        <w:r w:rsidR="00ED7672">
          <w:rPr>
            <w:noProof/>
            <w:webHidden/>
          </w:rPr>
          <w:fldChar w:fldCharType="begin"/>
        </w:r>
        <w:r w:rsidR="00ED7672">
          <w:rPr>
            <w:noProof/>
            <w:webHidden/>
          </w:rPr>
          <w:instrText xml:space="preserve"> PAGEREF _Toc185851647 \h </w:instrText>
        </w:r>
        <w:r w:rsidR="00ED7672">
          <w:rPr>
            <w:noProof/>
            <w:webHidden/>
          </w:rPr>
        </w:r>
        <w:r w:rsidR="00ED7672">
          <w:rPr>
            <w:noProof/>
            <w:webHidden/>
          </w:rPr>
          <w:fldChar w:fldCharType="separate"/>
        </w:r>
        <w:r w:rsidR="00ED7672">
          <w:rPr>
            <w:noProof/>
            <w:webHidden/>
          </w:rPr>
          <w:t>viii</w:t>
        </w:r>
        <w:r w:rsidR="00ED7672">
          <w:rPr>
            <w:noProof/>
            <w:webHidden/>
          </w:rPr>
          <w:fldChar w:fldCharType="end"/>
        </w:r>
      </w:hyperlink>
    </w:p>
    <w:p w14:paraId="482F8EC1" w14:textId="7781E0EC" w:rsidR="00ED7672" w:rsidRDefault="00D22AAE">
      <w:pPr>
        <w:pStyle w:val="TOC1"/>
        <w:rPr>
          <w:rFonts w:asciiTheme="minorHAnsi" w:eastAsiaTheme="minorEastAsia" w:hAnsiTheme="minorHAnsi"/>
          <w:b w:val="0"/>
          <w:noProof/>
          <w:sz w:val="22"/>
        </w:rPr>
      </w:pPr>
      <w:hyperlink w:anchor="_Toc185851648" w:history="1">
        <w:r w:rsidR="00ED7672" w:rsidRPr="00092F9A">
          <w:rPr>
            <w:rStyle w:val="Hyperlink"/>
            <w:noProof/>
          </w:rPr>
          <w:t>Background</w:t>
        </w:r>
        <w:r w:rsidR="00ED7672">
          <w:rPr>
            <w:noProof/>
            <w:webHidden/>
          </w:rPr>
          <w:tab/>
        </w:r>
        <w:r w:rsidR="00ED7672">
          <w:rPr>
            <w:noProof/>
            <w:webHidden/>
          </w:rPr>
          <w:fldChar w:fldCharType="begin"/>
        </w:r>
        <w:r w:rsidR="00ED7672">
          <w:rPr>
            <w:noProof/>
            <w:webHidden/>
          </w:rPr>
          <w:instrText xml:space="preserve"> PAGEREF _Toc185851648 \h </w:instrText>
        </w:r>
        <w:r w:rsidR="00ED7672">
          <w:rPr>
            <w:noProof/>
            <w:webHidden/>
          </w:rPr>
        </w:r>
        <w:r w:rsidR="00ED7672">
          <w:rPr>
            <w:noProof/>
            <w:webHidden/>
          </w:rPr>
          <w:fldChar w:fldCharType="separate"/>
        </w:r>
        <w:r w:rsidR="00ED7672">
          <w:rPr>
            <w:noProof/>
            <w:webHidden/>
          </w:rPr>
          <w:t>9</w:t>
        </w:r>
        <w:r w:rsidR="00ED7672">
          <w:rPr>
            <w:noProof/>
            <w:webHidden/>
          </w:rPr>
          <w:fldChar w:fldCharType="end"/>
        </w:r>
      </w:hyperlink>
    </w:p>
    <w:p w14:paraId="63846D8F" w14:textId="26367091" w:rsidR="00ED7672" w:rsidRDefault="00D22AAE">
      <w:pPr>
        <w:pStyle w:val="TOC1"/>
        <w:rPr>
          <w:rFonts w:asciiTheme="minorHAnsi" w:eastAsiaTheme="minorEastAsia" w:hAnsiTheme="minorHAnsi"/>
          <w:b w:val="0"/>
          <w:noProof/>
          <w:sz w:val="22"/>
        </w:rPr>
      </w:pPr>
      <w:hyperlink w:anchor="_Toc185851649" w:history="1">
        <w:r w:rsidR="00ED7672" w:rsidRPr="00092F9A">
          <w:rPr>
            <w:rStyle w:val="Hyperlink"/>
            <w:noProof/>
          </w:rPr>
          <w:t>Methods</w:t>
        </w:r>
        <w:r w:rsidR="00ED7672">
          <w:rPr>
            <w:noProof/>
            <w:webHidden/>
          </w:rPr>
          <w:tab/>
        </w:r>
        <w:r w:rsidR="00ED7672">
          <w:rPr>
            <w:noProof/>
            <w:webHidden/>
          </w:rPr>
          <w:fldChar w:fldCharType="begin"/>
        </w:r>
        <w:r w:rsidR="00ED7672">
          <w:rPr>
            <w:noProof/>
            <w:webHidden/>
          </w:rPr>
          <w:instrText xml:space="preserve"> PAGEREF _Toc185851649 \h </w:instrText>
        </w:r>
        <w:r w:rsidR="00ED7672">
          <w:rPr>
            <w:noProof/>
            <w:webHidden/>
          </w:rPr>
        </w:r>
        <w:r w:rsidR="00ED7672">
          <w:rPr>
            <w:noProof/>
            <w:webHidden/>
          </w:rPr>
          <w:fldChar w:fldCharType="separate"/>
        </w:r>
        <w:r w:rsidR="00ED7672">
          <w:rPr>
            <w:noProof/>
            <w:webHidden/>
          </w:rPr>
          <w:t>10</w:t>
        </w:r>
        <w:r w:rsidR="00ED7672">
          <w:rPr>
            <w:noProof/>
            <w:webHidden/>
          </w:rPr>
          <w:fldChar w:fldCharType="end"/>
        </w:r>
      </w:hyperlink>
    </w:p>
    <w:p w14:paraId="6A6BF2EB" w14:textId="29CFE057" w:rsidR="00ED7672" w:rsidRDefault="00D22AAE">
      <w:pPr>
        <w:pStyle w:val="TOC2"/>
        <w:rPr>
          <w:rFonts w:asciiTheme="minorHAnsi" w:eastAsiaTheme="minorEastAsia" w:hAnsiTheme="minorHAnsi"/>
          <w:noProof/>
          <w:sz w:val="22"/>
        </w:rPr>
      </w:pPr>
      <w:hyperlink w:anchor="_Toc185851650" w:history="1">
        <w:r w:rsidR="00ED7672" w:rsidRPr="00092F9A">
          <w:rPr>
            <w:rStyle w:val="Hyperlink"/>
            <w:noProof/>
          </w:rPr>
          <w:t>Soundscape</w:t>
        </w:r>
        <w:r w:rsidR="00ED7672">
          <w:rPr>
            <w:noProof/>
            <w:webHidden/>
          </w:rPr>
          <w:tab/>
        </w:r>
        <w:r w:rsidR="00ED7672">
          <w:rPr>
            <w:noProof/>
            <w:webHidden/>
          </w:rPr>
          <w:fldChar w:fldCharType="begin"/>
        </w:r>
        <w:r w:rsidR="00ED7672">
          <w:rPr>
            <w:noProof/>
            <w:webHidden/>
          </w:rPr>
          <w:instrText xml:space="preserve"> PAGEREF _Toc185851650 \h </w:instrText>
        </w:r>
        <w:r w:rsidR="00ED7672">
          <w:rPr>
            <w:noProof/>
            <w:webHidden/>
          </w:rPr>
        </w:r>
        <w:r w:rsidR="00ED7672">
          <w:rPr>
            <w:noProof/>
            <w:webHidden/>
          </w:rPr>
          <w:fldChar w:fldCharType="separate"/>
        </w:r>
        <w:r w:rsidR="00ED7672">
          <w:rPr>
            <w:noProof/>
            <w:webHidden/>
          </w:rPr>
          <w:t>13</w:t>
        </w:r>
        <w:r w:rsidR="00ED7672">
          <w:rPr>
            <w:noProof/>
            <w:webHidden/>
          </w:rPr>
          <w:fldChar w:fldCharType="end"/>
        </w:r>
      </w:hyperlink>
    </w:p>
    <w:p w14:paraId="4A5317C2" w14:textId="587168E5" w:rsidR="00ED7672" w:rsidRDefault="00D22AAE">
      <w:pPr>
        <w:pStyle w:val="TOC1"/>
        <w:rPr>
          <w:rFonts w:asciiTheme="minorHAnsi" w:eastAsiaTheme="minorEastAsia" w:hAnsiTheme="minorHAnsi"/>
          <w:b w:val="0"/>
          <w:noProof/>
          <w:sz w:val="22"/>
        </w:rPr>
      </w:pPr>
      <w:hyperlink w:anchor="_Toc185851651" w:history="1">
        <w:r w:rsidR="00ED7672" w:rsidRPr="00092F9A">
          <w:rPr>
            <w:rStyle w:val="Hyperlink"/>
            <w:noProof/>
          </w:rPr>
          <w:t>Results</w:t>
        </w:r>
        <w:r w:rsidR="00ED7672">
          <w:rPr>
            <w:noProof/>
            <w:webHidden/>
          </w:rPr>
          <w:tab/>
        </w:r>
        <w:r w:rsidR="00ED7672">
          <w:rPr>
            <w:noProof/>
            <w:webHidden/>
          </w:rPr>
          <w:fldChar w:fldCharType="begin"/>
        </w:r>
        <w:r w:rsidR="00ED7672">
          <w:rPr>
            <w:noProof/>
            <w:webHidden/>
          </w:rPr>
          <w:instrText xml:space="preserve"> PAGEREF _Toc185851651 \h </w:instrText>
        </w:r>
        <w:r w:rsidR="00ED7672">
          <w:rPr>
            <w:noProof/>
            <w:webHidden/>
          </w:rPr>
        </w:r>
        <w:r w:rsidR="00ED7672">
          <w:rPr>
            <w:noProof/>
            <w:webHidden/>
          </w:rPr>
          <w:fldChar w:fldCharType="separate"/>
        </w:r>
        <w:r w:rsidR="00ED7672">
          <w:rPr>
            <w:noProof/>
            <w:webHidden/>
          </w:rPr>
          <w:t>14</w:t>
        </w:r>
        <w:r w:rsidR="00ED7672">
          <w:rPr>
            <w:noProof/>
            <w:webHidden/>
          </w:rPr>
          <w:fldChar w:fldCharType="end"/>
        </w:r>
      </w:hyperlink>
    </w:p>
    <w:p w14:paraId="70C34703" w14:textId="0ABC55EF" w:rsidR="00ED7672" w:rsidRDefault="00D22AAE">
      <w:pPr>
        <w:pStyle w:val="TOC2"/>
        <w:rPr>
          <w:rFonts w:asciiTheme="minorHAnsi" w:eastAsiaTheme="minorEastAsia" w:hAnsiTheme="minorHAnsi"/>
          <w:noProof/>
          <w:sz w:val="22"/>
        </w:rPr>
      </w:pPr>
      <w:hyperlink w:anchor="_Toc185851652" w:history="1">
        <w:r w:rsidR="00ED7672" w:rsidRPr="00092F9A">
          <w:rPr>
            <w:rStyle w:val="Hyperlink"/>
            <w:noProof/>
          </w:rPr>
          <w:t>Marine Mammal Detections</w:t>
        </w:r>
        <w:r w:rsidR="00ED7672">
          <w:rPr>
            <w:noProof/>
            <w:webHidden/>
          </w:rPr>
          <w:tab/>
        </w:r>
        <w:r w:rsidR="00ED7672">
          <w:rPr>
            <w:noProof/>
            <w:webHidden/>
          </w:rPr>
          <w:fldChar w:fldCharType="begin"/>
        </w:r>
        <w:r w:rsidR="00ED7672">
          <w:rPr>
            <w:noProof/>
            <w:webHidden/>
          </w:rPr>
          <w:instrText xml:space="preserve"> PAGEREF _Toc185851652 \h </w:instrText>
        </w:r>
        <w:r w:rsidR="00ED7672">
          <w:rPr>
            <w:noProof/>
            <w:webHidden/>
          </w:rPr>
        </w:r>
        <w:r w:rsidR="00ED7672">
          <w:rPr>
            <w:noProof/>
            <w:webHidden/>
          </w:rPr>
          <w:fldChar w:fldCharType="separate"/>
        </w:r>
        <w:r w:rsidR="00ED7672">
          <w:rPr>
            <w:noProof/>
            <w:webHidden/>
          </w:rPr>
          <w:t>17</w:t>
        </w:r>
        <w:r w:rsidR="00ED7672">
          <w:rPr>
            <w:noProof/>
            <w:webHidden/>
          </w:rPr>
          <w:fldChar w:fldCharType="end"/>
        </w:r>
      </w:hyperlink>
    </w:p>
    <w:p w14:paraId="0E88409E" w14:textId="75B9BD26" w:rsidR="00ED7672" w:rsidRDefault="00D22AAE">
      <w:pPr>
        <w:pStyle w:val="TOC3"/>
        <w:rPr>
          <w:rFonts w:asciiTheme="minorHAnsi" w:eastAsiaTheme="minorEastAsia" w:hAnsiTheme="minorHAnsi"/>
          <w:noProof/>
          <w:sz w:val="22"/>
        </w:rPr>
      </w:pPr>
      <w:hyperlink w:anchor="_Toc185851654" w:history="1">
        <w:r w:rsidR="00ED7672" w:rsidRPr="00092F9A">
          <w:rPr>
            <w:rStyle w:val="Hyperlink"/>
            <w:noProof/>
          </w:rPr>
          <w:t>Sperm Whales</w:t>
        </w:r>
        <w:r w:rsidR="00ED7672">
          <w:rPr>
            <w:noProof/>
            <w:webHidden/>
          </w:rPr>
          <w:tab/>
        </w:r>
        <w:r w:rsidR="00ED7672">
          <w:rPr>
            <w:noProof/>
            <w:webHidden/>
          </w:rPr>
          <w:fldChar w:fldCharType="begin"/>
        </w:r>
        <w:r w:rsidR="00ED7672">
          <w:rPr>
            <w:noProof/>
            <w:webHidden/>
          </w:rPr>
          <w:instrText xml:space="preserve"> PAGEREF _Toc185851654 \h </w:instrText>
        </w:r>
        <w:r w:rsidR="00ED7672">
          <w:rPr>
            <w:noProof/>
            <w:webHidden/>
          </w:rPr>
        </w:r>
        <w:r w:rsidR="00ED7672">
          <w:rPr>
            <w:noProof/>
            <w:webHidden/>
          </w:rPr>
          <w:fldChar w:fldCharType="separate"/>
        </w:r>
        <w:r w:rsidR="00ED7672">
          <w:rPr>
            <w:noProof/>
            <w:webHidden/>
          </w:rPr>
          <w:t>17</w:t>
        </w:r>
        <w:r w:rsidR="00ED7672">
          <w:rPr>
            <w:noProof/>
            <w:webHidden/>
          </w:rPr>
          <w:fldChar w:fldCharType="end"/>
        </w:r>
      </w:hyperlink>
    </w:p>
    <w:p w14:paraId="1C23B110" w14:textId="71211572" w:rsidR="00ED7672" w:rsidRDefault="00D22AAE">
      <w:pPr>
        <w:pStyle w:val="TOC3"/>
        <w:rPr>
          <w:rFonts w:asciiTheme="minorHAnsi" w:eastAsiaTheme="minorEastAsia" w:hAnsiTheme="minorHAnsi"/>
          <w:noProof/>
          <w:sz w:val="22"/>
        </w:rPr>
      </w:pPr>
      <w:hyperlink w:anchor="_Toc185851655" w:history="1">
        <w:r w:rsidR="00ED7672" w:rsidRPr="00092F9A">
          <w:rPr>
            <w:rStyle w:val="Hyperlink"/>
            <w:noProof/>
          </w:rPr>
          <w:t>Beaked Whales</w:t>
        </w:r>
        <w:r w:rsidR="00ED7672">
          <w:rPr>
            <w:noProof/>
            <w:webHidden/>
          </w:rPr>
          <w:tab/>
        </w:r>
        <w:r w:rsidR="00ED7672">
          <w:rPr>
            <w:noProof/>
            <w:webHidden/>
          </w:rPr>
          <w:fldChar w:fldCharType="begin"/>
        </w:r>
        <w:r w:rsidR="00ED7672">
          <w:rPr>
            <w:noProof/>
            <w:webHidden/>
          </w:rPr>
          <w:instrText xml:space="preserve"> PAGEREF _Toc185851655 \h </w:instrText>
        </w:r>
        <w:r w:rsidR="00ED7672">
          <w:rPr>
            <w:noProof/>
            <w:webHidden/>
          </w:rPr>
        </w:r>
        <w:r w:rsidR="00ED7672">
          <w:rPr>
            <w:noProof/>
            <w:webHidden/>
          </w:rPr>
          <w:fldChar w:fldCharType="separate"/>
        </w:r>
        <w:r w:rsidR="00ED7672">
          <w:rPr>
            <w:noProof/>
            <w:webHidden/>
          </w:rPr>
          <w:t>18</w:t>
        </w:r>
        <w:r w:rsidR="00ED7672">
          <w:rPr>
            <w:noProof/>
            <w:webHidden/>
          </w:rPr>
          <w:fldChar w:fldCharType="end"/>
        </w:r>
      </w:hyperlink>
    </w:p>
    <w:p w14:paraId="204C671D" w14:textId="6CF90A15" w:rsidR="00ED7672" w:rsidRDefault="00D22AAE">
      <w:pPr>
        <w:pStyle w:val="TOC3"/>
        <w:rPr>
          <w:rFonts w:asciiTheme="minorHAnsi" w:eastAsiaTheme="minorEastAsia" w:hAnsiTheme="minorHAnsi"/>
          <w:noProof/>
          <w:sz w:val="22"/>
        </w:rPr>
      </w:pPr>
      <w:hyperlink w:anchor="_Toc185851656" w:history="1">
        <w:r w:rsidR="00ED7672" w:rsidRPr="00092F9A">
          <w:rPr>
            <w:rStyle w:val="Hyperlink"/>
            <w:noProof/>
          </w:rPr>
          <w:t>Dolphins</w:t>
        </w:r>
        <w:r w:rsidR="00ED7672">
          <w:rPr>
            <w:noProof/>
            <w:webHidden/>
          </w:rPr>
          <w:tab/>
        </w:r>
        <w:r w:rsidR="00ED7672">
          <w:rPr>
            <w:noProof/>
            <w:webHidden/>
          </w:rPr>
          <w:fldChar w:fldCharType="begin"/>
        </w:r>
        <w:r w:rsidR="00ED7672">
          <w:rPr>
            <w:noProof/>
            <w:webHidden/>
          </w:rPr>
          <w:instrText xml:space="preserve"> PAGEREF _Toc185851656 \h </w:instrText>
        </w:r>
        <w:r w:rsidR="00ED7672">
          <w:rPr>
            <w:noProof/>
            <w:webHidden/>
          </w:rPr>
        </w:r>
        <w:r w:rsidR="00ED7672">
          <w:rPr>
            <w:noProof/>
            <w:webHidden/>
          </w:rPr>
          <w:fldChar w:fldCharType="separate"/>
        </w:r>
        <w:r w:rsidR="00ED7672">
          <w:rPr>
            <w:noProof/>
            <w:webHidden/>
          </w:rPr>
          <w:t>19</w:t>
        </w:r>
        <w:r w:rsidR="00ED7672">
          <w:rPr>
            <w:noProof/>
            <w:webHidden/>
          </w:rPr>
          <w:fldChar w:fldCharType="end"/>
        </w:r>
      </w:hyperlink>
    </w:p>
    <w:p w14:paraId="2E1C9522" w14:textId="409C52F7" w:rsidR="00ED7672" w:rsidRDefault="00D22AAE">
      <w:pPr>
        <w:pStyle w:val="TOC3"/>
        <w:rPr>
          <w:rFonts w:asciiTheme="minorHAnsi" w:eastAsiaTheme="minorEastAsia" w:hAnsiTheme="minorHAnsi"/>
          <w:noProof/>
          <w:sz w:val="22"/>
        </w:rPr>
      </w:pPr>
      <w:hyperlink w:anchor="_Toc185851657" w:history="1">
        <w:r w:rsidR="00ED7672" w:rsidRPr="00092F9A">
          <w:rPr>
            <w:rStyle w:val="Hyperlink"/>
            <w:noProof/>
          </w:rPr>
          <w:t>Narrow Band High Frequency Species (</w:t>
        </w:r>
        <w:r w:rsidR="00ED7672" w:rsidRPr="00092F9A">
          <w:rPr>
            <w:rStyle w:val="Hyperlink"/>
            <w:i/>
            <w:iCs/>
            <w:noProof/>
          </w:rPr>
          <w:t>Kogia</w:t>
        </w:r>
        <w:r w:rsidR="00ED7672" w:rsidRPr="00092F9A">
          <w:rPr>
            <w:rStyle w:val="Hyperlink"/>
            <w:noProof/>
          </w:rPr>
          <w:t xml:space="preserve"> spp., porpoise)</w:t>
        </w:r>
        <w:r w:rsidR="00ED7672">
          <w:rPr>
            <w:noProof/>
            <w:webHidden/>
          </w:rPr>
          <w:tab/>
        </w:r>
        <w:r w:rsidR="00ED7672">
          <w:rPr>
            <w:noProof/>
            <w:webHidden/>
          </w:rPr>
          <w:fldChar w:fldCharType="begin"/>
        </w:r>
        <w:r w:rsidR="00ED7672">
          <w:rPr>
            <w:noProof/>
            <w:webHidden/>
          </w:rPr>
          <w:instrText xml:space="preserve"> PAGEREF _Toc185851657 \h </w:instrText>
        </w:r>
        <w:r w:rsidR="00ED7672">
          <w:rPr>
            <w:noProof/>
            <w:webHidden/>
          </w:rPr>
        </w:r>
        <w:r w:rsidR="00ED7672">
          <w:rPr>
            <w:noProof/>
            <w:webHidden/>
          </w:rPr>
          <w:fldChar w:fldCharType="separate"/>
        </w:r>
        <w:r w:rsidR="00ED7672">
          <w:rPr>
            <w:noProof/>
            <w:webHidden/>
          </w:rPr>
          <w:t>20</w:t>
        </w:r>
        <w:r w:rsidR="00ED7672">
          <w:rPr>
            <w:noProof/>
            <w:webHidden/>
          </w:rPr>
          <w:fldChar w:fldCharType="end"/>
        </w:r>
      </w:hyperlink>
    </w:p>
    <w:p w14:paraId="19920BC6" w14:textId="4EBE1438" w:rsidR="00ED7672" w:rsidRDefault="00D22AAE">
      <w:pPr>
        <w:pStyle w:val="TOC3"/>
        <w:rPr>
          <w:rFonts w:asciiTheme="minorHAnsi" w:eastAsiaTheme="minorEastAsia" w:hAnsiTheme="minorHAnsi"/>
          <w:noProof/>
          <w:sz w:val="22"/>
        </w:rPr>
      </w:pPr>
      <w:hyperlink w:anchor="_Toc185851658" w:history="1">
        <w:r w:rsidR="00ED7672" w:rsidRPr="00092F9A">
          <w:rPr>
            <w:rStyle w:val="Hyperlink"/>
            <w:noProof/>
          </w:rPr>
          <w:t>Blue Whales</w:t>
        </w:r>
        <w:r w:rsidR="00ED7672">
          <w:rPr>
            <w:noProof/>
            <w:webHidden/>
          </w:rPr>
          <w:tab/>
        </w:r>
        <w:r w:rsidR="00ED7672">
          <w:rPr>
            <w:noProof/>
            <w:webHidden/>
          </w:rPr>
          <w:fldChar w:fldCharType="begin"/>
        </w:r>
        <w:r w:rsidR="00ED7672">
          <w:rPr>
            <w:noProof/>
            <w:webHidden/>
          </w:rPr>
          <w:instrText xml:space="preserve"> PAGEREF _Toc185851658 \h </w:instrText>
        </w:r>
        <w:r w:rsidR="00ED7672">
          <w:rPr>
            <w:noProof/>
            <w:webHidden/>
          </w:rPr>
        </w:r>
        <w:r w:rsidR="00ED7672">
          <w:rPr>
            <w:noProof/>
            <w:webHidden/>
          </w:rPr>
          <w:fldChar w:fldCharType="separate"/>
        </w:r>
        <w:r w:rsidR="00ED7672">
          <w:rPr>
            <w:noProof/>
            <w:webHidden/>
          </w:rPr>
          <w:t>22</w:t>
        </w:r>
        <w:r w:rsidR="00ED7672">
          <w:rPr>
            <w:noProof/>
            <w:webHidden/>
          </w:rPr>
          <w:fldChar w:fldCharType="end"/>
        </w:r>
      </w:hyperlink>
    </w:p>
    <w:p w14:paraId="12DA7D47" w14:textId="762FB619" w:rsidR="00ED7672" w:rsidRDefault="00D22AAE">
      <w:pPr>
        <w:pStyle w:val="TOC3"/>
        <w:rPr>
          <w:rFonts w:asciiTheme="minorHAnsi" w:eastAsiaTheme="minorEastAsia" w:hAnsiTheme="minorHAnsi"/>
          <w:noProof/>
          <w:sz w:val="22"/>
        </w:rPr>
      </w:pPr>
      <w:hyperlink w:anchor="_Toc185851659" w:history="1">
        <w:r w:rsidR="00ED7672" w:rsidRPr="00092F9A">
          <w:rPr>
            <w:rStyle w:val="Hyperlink"/>
            <w:noProof/>
          </w:rPr>
          <w:t>Fin Whales</w:t>
        </w:r>
        <w:r w:rsidR="00ED7672">
          <w:rPr>
            <w:noProof/>
            <w:webHidden/>
          </w:rPr>
          <w:tab/>
        </w:r>
        <w:r w:rsidR="00ED7672">
          <w:rPr>
            <w:noProof/>
            <w:webHidden/>
          </w:rPr>
          <w:fldChar w:fldCharType="begin"/>
        </w:r>
        <w:r w:rsidR="00ED7672">
          <w:rPr>
            <w:noProof/>
            <w:webHidden/>
          </w:rPr>
          <w:instrText xml:space="preserve"> PAGEREF _Toc185851659 \h </w:instrText>
        </w:r>
        <w:r w:rsidR="00ED7672">
          <w:rPr>
            <w:noProof/>
            <w:webHidden/>
          </w:rPr>
        </w:r>
        <w:r w:rsidR="00ED7672">
          <w:rPr>
            <w:noProof/>
            <w:webHidden/>
          </w:rPr>
          <w:fldChar w:fldCharType="separate"/>
        </w:r>
        <w:r w:rsidR="00ED7672">
          <w:rPr>
            <w:noProof/>
            <w:webHidden/>
          </w:rPr>
          <w:t>23</w:t>
        </w:r>
        <w:r w:rsidR="00ED7672">
          <w:rPr>
            <w:noProof/>
            <w:webHidden/>
          </w:rPr>
          <w:fldChar w:fldCharType="end"/>
        </w:r>
      </w:hyperlink>
    </w:p>
    <w:p w14:paraId="6304D82B" w14:textId="4E5B6461" w:rsidR="00ED7672" w:rsidRDefault="00D22AAE">
      <w:pPr>
        <w:pStyle w:val="TOC3"/>
        <w:rPr>
          <w:rFonts w:asciiTheme="minorHAnsi" w:eastAsiaTheme="minorEastAsia" w:hAnsiTheme="minorHAnsi"/>
          <w:noProof/>
          <w:sz w:val="22"/>
        </w:rPr>
      </w:pPr>
      <w:hyperlink w:anchor="_Toc185851660" w:history="1">
        <w:r w:rsidR="00ED7672" w:rsidRPr="00092F9A">
          <w:rPr>
            <w:rStyle w:val="Hyperlink"/>
            <w:noProof/>
          </w:rPr>
          <w:t>Humpback Whales</w:t>
        </w:r>
        <w:r w:rsidR="00ED7672">
          <w:rPr>
            <w:noProof/>
            <w:webHidden/>
          </w:rPr>
          <w:tab/>
        </w:r>
        <w:r w:rsidR="00ED7672">
          <w:rPr>
            <w:noProof/>
            <w:webHidden/>
          </w:rPr>
          <w:fldChar w:fldCharType="begin"/>
        </w:r>
        <w:r w:rsidR="00ED7672">
          <w:rPr>
            <w:noProof/>
            <w:webHidden/>
          </w:rPr>
          <w:instrText xml:space="preserve"> PAGEREF _Toc185851660 \h </w:instrText>
        </w:r>
        <w:r w:rsidR="00ED7672">
          <w:rPr>
            <w:noProof/>
            <w:webHidden/>
          </w:rPr>
        </w:r>
        <w:r w:rsidR="00ED7672">
          <w:rPr>
            <w:noProof/>
            <w:webHidden/>
          </w:rPr>
          <w:fldChar w:fldCharType="separate"/>
        </w:r>
        <w:r w:rsidR="00ED7672">
          <w:rPr>
            <w:noProof/>
            <w:webHidden/>
          </w:rPr>
          <w:t>25</w:t>
        </w:r>
        <w:r w:rsidR="00ED7672">
          <w:rPr>
            <w:noProof/>
            <w:webHidden/>
          </w:rPr>
          <w:fldChar w:fldCharType="end"/>
        </w:r>
      </w:hyperlink>
    </w:p>
    <w:p w14:paraId="4BE5DF7C" w14:textId="081554A4" w:rsidR="00ED7672" w:rsidRDefault="00D22AAE">
      <w:pPr>
        <w:pStyle w:val="TOC3"/>
        <w:rPr>
          <w:rFonts w:asciiTheme="minorHAnsi" w:eastAsiaTheme="minorEastAsia" w:hAnsiTheme="minorHAnsi"/>
          <w:noProof/>
          <w:sz w:val="22"/>
        </w:rPr>
      </w:pPr>
      <w:hyperlink w:anchor="_Toc185851661" w:history="1">
        <w:r w:rsidR="00ED7672" w:rsidRPr="00092F9A">
          <w:rPr>
            <w:rStyle w:val="Hyperlink"/>
            <w:noProof/>
          </w:rPr>
          <w:t>Bryde’s and Sei Whales</w:t>
        </w:r>
        <w:r w:rsidR="00ED7672">
          <w:rPr>
            <w:noProof/>
            <w:webHidden/>
          </w:rPr>
          <w:tab/>
        </w:r>
        <w:r w:rsidR="00ED7672">
          <w:rPr>
            <w:noProof/>
            <w:webHidden/>
          </w:rPr>
          <w:fldChar w:fldCharType="begin"/>
        </w:r>
        <w:r w:rsidR="00ED7672">
          <w:rPr>
            <w:noProof/>
            <w:webHidden/>
          </w:rPr>
          <w:instrText xml:space="preserve"> PAGEREF _Toc185851661 \h </w:instrText>
        </w:r>
        <w:r w:rsidR="00ED7672">
          <w:rPr>
            <w:noProof/>
            <w:webHidden/>
          </w:rPr>
        </w:r>
        <w:r w:rsidR="00ED7672">
          <w:rPr>
            <w:noProof/>
            <w:webHidden/>
          </w:rPr>
          <w:fldChar w:fldCharType="separate"/>
        </w:r>
        <w:r w:rsidR="00ED7672">
          <w:rPr>
            <w:noProof/>
            <w:webHidden/>
          </w:rPr>
          <w:t>26</w:t>
        </w:r>
        <w:r w:rsidR="00ED7672">
          <w:rPr>
            <w:noProof/>
            <w:webHidden/>
          </w:rPr>
          <w:fldChar w:fldCharType="end"/>
        </w:r>
      </w:hyperlink>
    </w:p>
    <w:p w14:paraId="4CBB672C" w14:textId="6289D153" w:rsidR="00ED7672" w:rsidRDefault="00D22AAE">
      <w:pPr>
        <w:pStyle w:val="TOC3"/>
        <w:rPr>
          <w:rFonts w:asciiTheme="minorHAnsi" w:eastAsiaTheme="minorEastAsia" w:hAnsiTheme="minorHAnsi"/>
          <w:noProof/>
          <w:sz w:val="22"/>
        </w:rPr>
      </w:pPr>
      <w:hyperlink w:anchor="_Toc185851662" w:history="1">
        <w:r w:rsidR="00ED7672" w:rsidRPr="00092F9A">
          <w:rPr>
            <w:rStyle w:val="Hyperlink"/>
            <w:noProof/>
          </w:rPr>
          <w:t>Gray Whales</w:t>
        </w:r>
        <w:r w:rsidR="00ED7672">
          <w:rPr>
            <w:noProof/>
            <w:webHidden/>
          </w:rPr>
          <w:tab/>
        </w:r>
        <w:r w:rsidR="00ED7672">
          <w:rPr>
            <w:noProof/>
            <w:webHidden/>
          </w:rPr>
          <w:fldChar w:fldCharType="begin"/>
        </w:r>
        <w:r w:rsidR="00ED7672">
          <w:rPr>
            <w:noProof/>
            <w:webHidden/>
          </w:rPr>
          <w:instrText xml:space="preserve"> PAGEREF _Toc185851662 \h </w:instrText>
        </w:r>
        <w:r w:rsidR="00ED7672">
          <w:rPr>
            <w:noProof/>
            <w:webHidden/>
          </w:rPr>
        </w:r>
        <w:r w:rsidR="00ED7672">
          <w:rPr>
            <w:noProof/>
            <w:webHidden/>
          </w:rPr>
          <w:fldChar w:fldCharType="separate"/>
        </w:r>
        <w:r w:rsidR="00ED7672">
          <w:rPr>
            <w:noProof/>
            <w:webHidden/>
          </w:rPr>
          <w:t>27</w:t>
        </w:r>
        <w:r w:rsidR="00ED7672">
          <w:rPr>
            <w:noProof/>
            <w:webHidden/>
          </w:rPr>
          <w:fldChar w:fldCharType="end"/>
        </w:r>
      </w:hyperlink>
    </w:p>
    <w:p w14:paraId="4C71D5A1" w14:textId="48B03EEA" w:rsidR="00ED7672" w:rsidRDefault="00D22AAE">
      <w:pPr>
        <w:pStyle w:val="TOC3"/>
        <w:rPr>
          <w:rFonts w:asciiTheme="minorHAnsi" w:eastAsiaTheme="minorEastAsia" w:hAnsiTheme="minorHAnsi"/>
          <w:noProof/>
          <w:sz w:val="22"/>
        </w:rPr>
      </w:pPr>
      <w:hyperlink w:anchor="_Toc185851663" w:history="1">
        <w:r w:rsidR="00ED7672" w:rsidRPr="00092F9A">
          <w:rPr>
            <w:rStyle w:val="Hyperlink"/>
            <w:noProof/>
          </w:rPr>
          <w:t>Minke Whales</w:t>
        </w:r>
        <w:r w:rsidR="00ED7672">
          <w:rPr>
            <w:noProof/>
            <w:webHidden/>
          </w:rPr>
          <w:tab/>
        </w:r>
        <w:r w:rsidR="00ED7672">
          <w:rPr>
            <w:noProof/>
            <w:webHidden/>
          </w:rPr>
          <w:fldChar w:fldCharType="begin"/>
        </w:r>
        <w:r w:rsidR="00ED7672">
          <w:rPr>
            <w:noProof/>
            <w:webHidden/>
          </w:rPr>
          <w:instrText xml:space="preserve"> PAGEREF _Toc185851663 \h </w:instrText>
        </w:r>
        <w:r w:rsidR="00ED7672">
          <w:rPr>
            <w:noProof/>
            <w:webHidden/>
          </w:rPr>
        </w:r>
        <w:r w:rsidR="00ED7672">
          <w:rPr>
            <w:noProof/>
            <w:webHidden/>
          </w:rPr>
          <w:fldChar w:fldCharType="separate"/>
        </w:r>
        <w:r w:rsidR="00ED7672">
          <w:rPr>
            <w:noProof/>
            <w:webHidden/>
          </w:rPr>
          <w:t>28</w:t>
        </w:r>
        <w:r w:rsidR="00ED7672">
          <w:rPr>
            <w:noProof/>
            <w:webHidden/>
          </w:rPr>
          <w:fldChar w:fldCharType="end"/>
        </w:r>
      </w:hyperlink>
    </w:p>
    <w:p w14:paraId="461D68BD" w14:textId="1F63659F" w:rsidR="00ED7672" w:rsidRDefault="00D22AAE">
      <w:pPr>
        <w:pStyle w:val="TOC2"/>
        <w:rPr>
          <w:rFonts w:asciiTheme="minorHAnsi" w:eastAsiaTheme="minorEastAsia" w:hAnsiTheme="minorHAnsi"/>
          <w:noProof/>
          <w:sz w:val="22"/>
        </w:rPr>
      </w:pPr>
      <w:hyperlink w:anchor="_Toc185851664" w:history="1">
        <w:r w:rsidR="00ED7672" w:rsidRPr="00092F9A">
          <w:rPr>
            <w:rStyle w:val="Hyperlink"/>
            <w:noProof/>
          </w:rPr>
          <w:t>Soundscape</w:t>
        </w:r>
        <w:r w:rsidR="00ED7672">
          <w:rPr>
            <w:noProof/>
            <w:webHidden/>
          </w:rPr>
          <w:tab/>
        </w:r>
        <w:r w:rsidR="00ED7672">
          <w:rPr>
            <w:noProof/>
            <w:webHidden/>
          </w:rPr>
          <w:fldChar w:fldCharType="begin"/>
        </w:r>
        <w:r w:rsidR="00ED7672">
          <w:rPr>
            <w:noProof/>
            <w:webHidden/>
          </w:rPr>
          <w:instrText xml:space="preserve"> PAGEREF _Toc185851664 \h </w:instrText>
        </w:r>
        <w:r w:rsidR="00ED7672">
          <w:rPr>
            <w:noProof/>
            <w:webHidden/>
          </w:rPr>
        </w:r>
        <w:r w:rsidR="00ED7672">
          <w:rPr>
            <w:noProof/>
            <w:webHidden/>
          </w:rPr>
          <w:fldChar w:fldCharType="separate"/>
        </w:r>
        <w:r w:rsidR="00ED7672">
          <w:rPr>
            <w:noProof/>
            <w:webHidden/>
          </w:rPr>
          <w:t>28</w:t>
        </w:r>
        <w:r w:rsidR="00ED7672">
          <w:rPr>
            <w:noProof/>
            <w:webHidden/>
          </w:rPr>
          <w:fldChar w:fldCharType="end"/>
        </w:r>
      </w:hyperlink>
    </w:p>
    <w:p w14:paraId="71480009" w14:textId="788339A5" w:rsidR="00ED7672" w:rsidRDefault="00D22AAE">
      <w:pPr>
        <w:pStyle w:val="TOC3"/>
        <w:rPr>
          <w:rFonts w:asciiTheme="minorHAnsi" w:eastAsiaTheme="minorEastAsia" w:hAnsiTheme="minorHAnsi"/>
          <w:noProof/>
          <w:sz w:val="22"/>
        </w:rPr>
      </w:pPr>
      <w:hyperlink w:anchor="_Toc185851665" w:history="1">
        <w:r w:rsidR="00ED7672" w:rsidRPr="00092F9A">
          <w:rPr>
            <w:rStyle w:val="Hyperlink"/>
            <w:noProof/>
          </w:rPr>
          <w:t>Power Spectral Density</w:t>
        </w:r>
        <w:r w:rsidR="00ED7672">
          <w:rPr>
            <w:noProof/>
            <w:webHidden/>
          </w:rPr>
          <w:tab/>
        </w:r>
        <w:r w:rsidR="00ED7672">
          <w:rPr>
            <w:noProof/>
            <w:webHidden/>
          </w:rPr>
          <w:fldChar w:fldCharType="begin"/>
        </w:r>
        <w:r w:rsidR="00ED7672">
          <w:rPr>
            <w:noProof/>
            <w:webHidden/>
          </w:rPr>
          <w:instrText xml:space="preserve"> PAGEREF _Toc185851665 \h </w:instrText>
        </w:r>
        <w:r w:rsidR="00ED7672">
          <w:rPr>
            <w:noProof/>
            <w:webHidden/>
          </w:rPr>
        </w:r>
        <w:r w:rsidR="00ED7672">
          <w:rPr>
            <w:noProof/>
            <w:webHidden/>
          </w:rPr>
          <w:fldChar w:fldCharType="separate"/>
        </w:r>
        <w:r w:rsidR="00ED7672">
          <w:rPr>
            <w:noProof/>
            <w:webHidden/>
          </w:rPr>
          <w:t>28</w:t>
        </w:r>
        <w:r w:rsidR="00ED7672">
          <w:rPr>
            <w:noProof/>
            <w:webHidden/>
          </w:rPr>
          <w:fldChar w:fldCharType="end"/>
        </w:r>
      </w:hyperlink>
    </w:p>
    <w:p w14:paraId="72365041" w14:textId="43A51B09" w:rsidR="00ED7672" w:rsidRDefault="00D22AAE">
      <w:pPr>
        <w:pStyle w:val="TOC3"/>
        <w:rPr>
          <w:rFonts w:asciiTheme="minorHAnsi" w:eastAsiaTheme="minorEastAsia" w:hAnsiTheme="minorHAnsi"/>
          <w:noProof/>
          <w:sz w:val="22"/>
        </w:rPr>
      </w:pPr>
      <w:hyperlink w:anchor="_Toc185851666" w:history="1">
        <w:r w:rsidR="00ED7672" w:rsidRPr="00092F9A">
          <w:rPr>
            <w:rStyle w:val="Hyperlink"/>
            <w:noProof/>
          </w:rPr>
          <w:t>Ship Noise</w:t>
        </w:r>
        <w:r w:rsidR="00ED7672">
          <w:rPr>
            <w:noProof/>
            <w:webHidden/>
          </w:rPr>
          <w:tab/>
        </w:r>
        <w:r w:rsidR="00ED7672">
          <w:rPr>
            <w:noProof/>
            <w:webHidden/>
          </w:rPr>
          <w:fldChar w:fldCharType="begin"/>
        </w:r>
        <w:r w:rsidR="00ED7672">
          <w:rPr>
            <w:noProof/>
            <w:webHidden/>
          </w:rPr>
          <w:instrText xml:space="preserve"> PAGEREF _Toc185851666 \h </w:instrText>
        </w:r>
        <w:r w:rsidR="00ED7672">
          <w:rPr>
            <w:noProof/>
            <w:webHidden/>
          </w:rPr>
        </w:r>
        <w:r w:rsidR="00ED7672">
          <w:rPr>
            <w:noProof/>
            <w:webHidden/>
          </w:rPr>
          <w:fldChar w:fldCharType="separate"/>
        </w:r>
        <w:r w:rsidR="00ED7672">
          <w:rPr>
            <w:noProof/>
            <w:webHidden/>
          </w:rPr>
          <w:t>29</w:t>
        </w:r>
        <w:r w:rsidR="00ED7672">
          <w:rPr>
            <w:noProof/>
            <w:webHidden/>
          </w:rPr>
          <w:fldChar w:fldCharType="end"/>
        </w:r>
      </w:hyperlink>
    </w:p>
    <w:p w14:paraId="28B1B88A" w14:textId="04D1FDCB" w:rsidR="00ED7672" w:rsidRDefault="00D22AAE">
      <w:pPr>
        <w:pStyle w:val="TOC3"/>
        <w:rPr>
          <w:rFonts w:asciiTheme="minorHAnsi" w:eastAsiaTheme="minorEastAsia" w:hAnsiTheme="minorHAnsi"/>
          <w:noProof/>
          <w:sz w:val="22"/>
        </w:rPr>
      </w:pPr>
      <w:hyperlink w:anchor="_Toc185851667" w:history="1">
        <w:r w:rsidR="00ED7672" w:rsidRPr="00092F9A">
          <w:rPr>
            <w:rStyle w:val="Hyperlink"/>
            <w:noProof/>
          </w:rPr>
          <w:t>Contributors to the Soundscape</w:t>
        </w:r>
        <w:r w:rsidR="00ED7672">
          <w:rPr>
            <w:noProof/>
            <w:webHidden/>
          </w:rPr>
          <w:tab/>
        </w:r>
        <w:r w:rsidR="00ED7672">
          <w:rPr>
            <w:noProof/>
            <w:webHidden/>
          </w:rPr>
          <w:fldChar w:fldCharType="begin"/>
        </w:r>
        <w:r w:rsidR="00ED7672">
          <w:rPr>
            <w:noProof/>
            <w:webHidden/>
          </w:rPr>
          <w:instrText xml:space="preserve"> PAGEREF _Toc185851667 \h </w:instrText>
        </w:r>
        <w:r w:rsidR="00ED7672">
          <w:rPr>
            <w:noProof/>
            <w:webHidden/>
          </w:rPr>
        </w:r>
        <w:r w:rsidR="00ED7672">
          <w:rPr>
            <w:noProof/>
            <w:webHidden/>
          </w:rPr>
          <w:fldChar w:fldCharType="separate"/>
        </w:r>
        <w:r w:rsidR="00ED7672">
          <w:rPr>
            <w:noProof/>
            <w:webHidden/>
          </w:rPr>
          <w:t>31</w:t>
        </w:r>
        <w:r w:rsidR="00ED7672">
          <w:rPr>
            <w:noProof/>
            <w:webHidden/>
          </w:rPr>
          <w:fldChar w:fldCharType="end"/>
        </w:r>
      </w:hyperlink>
    </w:p>
    <w:p w14:paraId="45014167" w14:textId="0D2EA43D" w:rsidR="00ED7672" w:rsidRDefault="00D22AAE">
      <w:pPr>
        <w:pStyle w:val="TOC1"/>
        <w:rPr>
          <w:rFonts w:asciiTheme="minorHAnsi" w:eastAsiaTheme="minorEastAsia" w:hAnsiTheme="minorHAnsi"/>
          <w:b w:val="0"/>
          <w:noProof/>
          <w:sz w:val="22"/>
        </w:rPr>
      </w:pPr>
      <w:hyperlink w:anchor="_Toc185851668" w:history="1">
        <w:r w:rsidR="00ED7672" w:rsidRPr="00092F9A">
          <w:rPr>
            <w:rStyle w:val="Hyperlink"/>
            <w:noProof/>
          </w:rPr>
          <w:t>Data Sharing</w:t>
        </w:r>
        <w:r w:rsidR="00ED7672">
          <w:rPr>
            <w:noProof/>
            <w:webHidden/>
          </w:rPr>
          <w:tab/>
        </w:r>
        <w:r w:rsidR="00ED7672">
          <w:rPr>
            <w:noProof/>
            <w:webHidden/>
          </w:rPr>
          <w:fldChar w:fldCharType="begin"/>
        </w:r>
        <w:r w:rsidR="00ED7672">
          <w:rPr>
            <w:noProof/>
            <w:webHidden/>
          </w:rPr>
          <w:instrText xml:space="preserve"> PAGEREF _Toc185851668 \h </w:instrText>
        </w:r>
        <w:r w:rsidR="00ED7672">
          <w:rPr>
            <w:noProof/>
            <w:webHidden/>
          </w:rPr>
        </w:r>
        <w:r w:rsidR="00ED7672">
          <w:rPr>
            <w:noProof/>
            <w:webHidden/>
          </w:rPr>
          <w:fldChar w:fldCharType="separate"/>
        </w:r>
        <w:r w:rsidR="00ED7672">
          <w:rPr>
            <w:noProof/>
            <w:webHidden/>
          </w:rPr>
          <w:t>33</w:t>
        </w:r>
        <w:r w:rsidR="00ED7672">
          <w:rPr>
            <w:noProof/>
            <w:webHidden/>
          </w:rPr>
          <w:fldChar w:fldCharType="end"/>
        </w:r>
      </w:hyperlink>
    </w:p>
    <w:p w14:paraId="5C36D9E4" w14:textId="70080D0E" w:rsidR="00ED7672" w:rsidRDefault="00D22AAE">
      <w:pPr>
        <w:pStyle w:val="TOC1"/>
        <w:rPr>
          <w:rFonts w:asciiTheme="minorHAnsi" w:eastAsiaTheme="minorEastAsia" w:hAnsiTheme="minorHAnsi"/>
          <w:b w:val="0"/>
          <w:noProof/>
          <w:sz w:val="22"/>
        </w:rPr>
      </w:pPr>
      <w:hyperlink w:anchor="_Toc185851669" w:history="1">
        <w:r w:rsidR="00ED7672" w:rsidRPr="00092F9A">
          <w:rPr>
            <w:rStyle w:val="Hyperlink"/>
            <w:noProof/>
          </w:rPr>
          <w:t>Education and Outreach</w:t>
        </w:r>
        <w:r w:rsidR="00ED7672">
          <w:rPr>
            <w:noProof/>
            <w:webHidden/>
          </w:rPr>
          <w:tab/>
        </w:r>
        <w:r w:rsidR="00ED7672">
          <w:rPr>
            <w:noProof/>
            <w:webHidden/>
          </w:rPr>
          <w:fldChar w:fldCharType="begin"/>
        </w:r>
        <w:r w:rsidR="00ED7672">
          <w:rPr>
            <w:noProof/>
            <w:webHidden/>
          </w:rPr>
          <w:instrText xml:space="preserve"> PAGEREF _Toc185851669 \h </w:instrText>
        </w:r>
        <w:r w:rsidR="00ED7672">
          <w:rPr>
            <w:noProof/>
            <w:webHidden/>
          </w:rPr>
        </w:r>
        <w:r w:rsidR="00ED7672">
          <w:rPr>
            <w:noProof/>
            <w:webHidden/>
          </w:rPr>
          <w:fldChar w:fldCharType="separate"/>
        </w:r>
        <w:r w:rsidR="00ED7672">
          <w:rPr>
            <w:noProof/>
            <w:webHidden/>
          </w:rPr>
          <w:t>33</w:t>
        </w:r>
        <w:r w:rsidR="00ED7672">
          <w:rPr>
            <w:noProof/>
            <w:webHidden/>
          </w:rPr>
          <w:fldChar w:fldCharType="end"/>
        </w:r>
      </w:hyperlink>
    </w:p>
    <w:p w14:paraId="3F51F8FD" w14:textId="36A776D4" w:rsidR="00ED7672" w:rsidRDefault="00D22AAE">
      <w:pPr>
        <w:pStyle w:val="TOC1"/>
        <w:rPr>
          <w:rFonts w:asciiTheme="minorHAnsi" w:eastAsiaTheme="minorEastAsia" w:hAnsiTheme="minorHAnsi"/>
          <w:b w:val="0"/>
          <w:noProof/>
          <w:sz w:val="22"/>
        </w:rPr>
      </w:pPr>
      <w:hyperlink w:anchor="_Toc185851670" w:history="1">
        <w:r w:rsidR="00ED7672" w:rsidRPr="00092F9A">
          <w:rPr>
            <w:rStyle w:val="Hyperlink"/>
            <w:noProof/>
          </w:rPr>
          <w:t>Conclusions and Future Directions</w:t>
        </w:r>
        <w:r w:rsidR="00ED7672">
          <w:rPr>
            <w:noProof/>
            <w:webHidden/>
          </w:rPr>
          <w:tab/>
        </w:r>
        <w:r w:rsidR="00ED7672">
          <w:rPr>
            <w:noProof/>
            <w:webHidden/>
          </w:rPr>
          <w:fldChar w:fldCharType="begin"/>
        </w:r>
        <w:r w:rsidR="00ED7672">
          <w:rPr>
            <w:noProof/>
            <w:webHidden/>
          </w:rPr>
          <w:instrText xml:space="preserve"> PAGEREF _Toc185851670 \h </w:instrText>
        </w:r>
        <w:r w:rsidR="00ED7672">
          <w:rPr>
            <w:noProof/>
            <w:webHidden/>
          </w:rPr>
        </w:r>
        <w:r w:rsidR="00ED7672">
          <w:rPr>
            <w:noProof/>
            <w:webHidden/>
          </w:rPr>
          <w:fldChar w:fldCharType="separate"/>
        </w:r>
        <w:r w:rsidR="00ED7672">
          <w:rPr>
            <w:noProof/>
            <w:webHidden/>
          </w:rPr>
          <w:t>36</w:t>
        </w:r>
        <w:r w:rsidR="00ED7672">
          <w:rPr>
            <w:noProof/>
            <w:webHidden/>
          </w:rPr>
          <w:fldChar w:fldCharType="end"/>
        </w:r>
      </w:hyperlink>
    </w:p>
    <w:p w14:paraId="46C9D0BC" w14:textId="3DE5CB6B" w:rsidR="00ED7672" w:rsidRDefault="00D22AAE">
      <w:pPr>
        <w:pStyle w:val="TOC2"/>
        <w:tabs>
          <w:tab w:val="left" w:pos="880"/>
        </w:tabs>
        <w:rPr>
          <w:rFonts w:asciiTheme="minorHAnsi" w:eastAsiaTheme="minorEastAsia" w:hAnsiTheme="minorHAnsi"/>
          <w:noProof/>
          <w:sz w:val="22"/>
        </w:rPr>
      </w:pPr>
      <w:hyperlink w:anchor="_Toc185851671" w:history="1">
        <w:r w:rsidR="00ED7672" w:rsidRPr="00092F9A">
          <w:rPr>
            <w:rStyle w:val="Hyperlink"/>
            <w:noProof/>
          </w:rPr>
          <w:t>2.</w:t>
        </w:r>
        <w:r w:rsidR="00ED7672">
          <w:rPr>
            <w:rFonts w:asciiTheme="minorHAnsi" w:eastAsiaTheme="minorEastAsia" w:hAnsiTheme="minorHAnsi"/>
            <w:noProof/>
            <w:sz w:val="22"/>
          </w:rPr>
          <w:tab/>
        </w:r>
        <w:r w:rsidR="00ED7672" w:rsidRPr="00092F9A">
          <w:rPr>
            <w:rStyle w:val="Hyperlink"/>
            <w:noProof/>
          </w:rPr>
          <w:t>Summary of Results</w:t>
        </w:r>
        <w:r w:rsidR="00ED7672">
          <w:rPr>
            <w:noProof/>
            <w:webHidden/>
          </w:rPr>
          <w:tab/>
        </w:r>
        <w:r w:rsidR="00ED7672">
          <w:rPr>
            <w:noProof/>
            <w:webHidden/>
          </w:rPr>
          <w:fldChar w:fldCharType="begin"/>
        </w:r>
        <w:r w:rsidR="00ED7672">
          <w:rPr>
            <w:noProof/>
            <w:webHidden/>
          </w:rPr>
          <w:instrText xml:space="preserve"> PAGEREF _Toc185851671 \h </w:instrText>
        </w:r>
        <w:r w:rsidR="00ED7672">
          <w:rPr>
            <w:noProof/>
            <w:webHidden/>
          </w:rPr>
        </w:r>
        <w:r w:rsidR="00ED7672">
          <w:rPr>
            <w:noProof/>
            <w:webHidden/>
          </w:rPr>
          <w:fldChar w:fldCharType="separate"/>
        </w:r>
        <w:r w:rsidR="00ED7672">
          <w:rPr>
            <w:noProof/>
            <w:webHidden/>
          </w:rPr>
          <w:t>37</w:t>
        </w:r>
        <w:r w:rsidR="00ED7672">
          <w:rPr>
            <w:noProof/>
            <w:webHidden/>
          </w:rPr>
          <w:fldChar w:fldCharType="end"/>
        </w:r>
      </w:hyperlink>
    </w:p>
    <w:p w14:paraId="4759996F" w14:textId="3646E051" w:rsidR="00ED7672" w:rsidRDefault="00D22AAE">
      <w:pPr>
        <w:pStyle w:val="TOC2"/>
        <w:rPr>
          <w:rFonts w:asciiTheme="minorHAnsi" w:eastAsiaTheme="minorEastAsia" w:hAnsiTheme="minorHAnsi"/>
          <w:noProof/>
          <w:sz w:val="22"/>
        </w:rPr>
      </w:pPr>
      <w:hyperlink w:anchor="_Toc185851672" w:history="1">
        <w:r w:rsidR="00ED7672" w:rsidRPr="00092F9A">
          <w:rPr>
            <w:rStyle w:val="Hyperlink"/>
            <w:noProof/>
          </w:rPr>
          <w:t>Recommendations</w:t>
        </w:r>
        <w:r w:rsidR="00ED7672">
          <w:rPr>
            <w:noProof/>
            <w:webHidden/>
          </w:rPr>
          <w:tab/>
        </w:r>
        <w:r w:rsidR="00ED7672">
          <w:rPr>
            <w:noProof/>
            <w:webHidden/>
          </w:rPr>
          <w:fldChar w:fldCharType="begin"/>
        </w:r>
        <w:r w:rsidR="00ED7672">
          <w:rPr>
            <w:noProof/>
            <w:webHidden/>
          </w:rPr>
          <w:instrText xml:space="preserve"> PAGEREF _Toc185851672 \h </w:instrText>
        </w:r>
        <w:r w:rsidR="00ED7672">
          <w:rPr>
            <w:noProof/>
            <w:webHidden/>
          </w:rPr>
        </w:r>
        <w:r w:rsidR="00ED7672">
          <w:rPr>
            <w:noProof/>
            <w:webHidden/>
          </w:rPr>
          <w:fldChar w:fldCharType="separate"/>
        </w:r>
        <w:r w:rsidR="00ED7672">
          <w:rPr>
            <w:noProof/>
            <w:webHidden/>
          </w:rPr>
          <w:t>41</w:t>
        </w:r>
        <w:r w:rsidR="00ED7672">
          <w:rPr>
            <w:noProof/>
            <w:webHidden/>
          </w:rPr>
          <w:fldChar w:fldCharType="end"/>
        </w:r>
      </w:hyperlink>
    </w:p>
    <w:p w14:paraId="536008B2" w14:textId="2B931007" w:rsidR="00ED7672" w:rsidRDefault="00D22AAE">
      <w:pPr>
        <w:pStyle w:val="TOC3"/>
        <w:rPr>
          <w:rFonts w:asciiTheme="minorHAnsi" w:eastAsiaTheme="minorEastAsia" w:hAnsiTheme="minorHAnsi"/>
          <w:noProof/>
          <w:sz w:val="22"/>
        </w:rPr>
      </w:pPr>
      <w:hyperlink w:anchor="_Toc185851673" w:history="1">
        <w:r w:rsidR="00ED7672" w:rsidRPr="00092F9A">
          <w:rPr>
            <w:rStyle w:val="Hyperlink"/>
            <w:noProof/>
          </w:rPr>
          <w:t>Data Collection Recommendations</w:t>
        </w:r>
        <w:r w:rsidR="00ED7672">
          <w:rPr>
            <w:noProof/>
            <w:webHidden/>
          </w:rPr>
          <w:tab/>
        </w:r>
        <w:r w:rsidR="00ED7672">
          <w:rPr>
            <w:noProof/>
            <w:webHidden/>
          </w:rPr>
          <w:fldChar w:fldCharType="begin"/>
        </w:r>
        <w:r w:rsidR="00ED7672">
          <w:rPr>
            <w:noProof/>
            <w:webHidden/>
          </w:rPr>
          <w:instrText xml:space="preserve"> PAGEREF _Toc185851673 \h </w:instrText>
        </w:r>
        <w:r w:rsidR="00ED7672">
          <w:rPr>
            <w:noProof/>
            <w:webHidden/>
          </w:rPr>
        </w:r>
        <w:r w:rsidR="00ED7672">
          <w:rPr>
            <w:noProof/>
            <w:webHidden/>
          </w:rPr>
          <w:fldChar w:fldCharType="separate"/>
        </w:r>
        <w:r w:rsidR="00ED7672">
          <w:rPr>
            <w:noProof/>
            <w:webHidden/>
          </w:rPr>
          <w:t>41</w:t>
        </w:r>
        <w:r w:rsidR="00ED7672">
          <w:rPr>
            <w:noProof/>
            <w:webHidden/>
          </w:rPr>
          <w:fldChar w:fldCharType="end"/>
        </w:r>
      </w:hyperlink>
    </w:p>
    <w:p w14:paraId="263A788C" w14:textId="7D0D1C59" w:rsidR="00ED7672" w:rsidRDefault="00D22AAE">
      <w:pPr>
        <w:pStyle w:val="TOC3"/>
        <w:rPr>
          <w:rFonts w:asciiTheme="minorHAnsi" w:eastAsiaTheme="minorEastAsia" w:hAnsiTheme="minorHAnsi"/>
          <w:noProof/>
          <w:sz w:val="22"/>
        </w:rPr>
      </w:pPr>
      <w:hyperlink w:anchor="_Toc185851674" w:history="1">
        <w:r w:rsidR="00ED7672" w:rsidRPr="00092F9A">
          <w:rPr>
            <w:rStyle w:val="Hyperlink"/>
            <w:noProof/>
          </w:rPr>
          <w:t>Data Analysis and Archive Recommendations</w:t>
        </w:r>
        <w:r w:rsidR="00ED7672">
          <w:rPr>
            <w:noProof/>
            <w:webHidden/>
          </w:rPr>
          <w:tab/>
        </w:r>
        <w:r w:rsidR="00ED7672">
          <w:rPr>
            <w:noProof/>
            <w:webHidden/>
          </w:rPr>
          <w:fldChar w:fldCharType="begin"/>
        </w:r>
        <w:r w:rsidR="00ED7672">
          <w:rPr>
            <w:noProof/>
            <w:webHidden/>
          </w:rPr>
          <w:instrText xml:space="preserve"> PAGEREF _Toc185851674 \h </w:instrText>
        </w:r>
        <w:r w:rsidR="00ED7672">
          <w:rPr>
            <w:noProof/>
            <w:webHidden/>
          </w:rPr>
        </w:r>
        <w:r w:rsidR="00ED7672">
          <w:rPr>
            <w:noProof/>
            <w:webHidden/>
          </w:rPr>
          <w:fldChar w:fldCharType="separate"/>
        </w:r>
        <w:r w:rsidR="00ED7672">
          <w:rPr>
            <w:noProof/>
            <w:webHidden/>
          </w:rPr>
          <w:t>41</w:t>
        </w:r>
        <w:r w:rsidR="00ED7672">
          <w:rPr>
            <w:noProof/>
            <w:webHidden/>
          </w:rPr>
          <w:fldChar w:fldCharType="end"/>
        </w:r>
      </w:hyperlink>
    </w:p>
    <w:p w14:paraId="2C2F4B35" w14:textId="4D854531" w:rsidR="00ED7672" w:rsidRDefault="00D22AAE">
      <w:pPr>
        <w:pStyle w:val="TOC1"/>
        <w:tabs>
          <w:tab w:val="left" w:pos="446"/>
        </w:tabs>
        <w:rPr>
          <w:rFonts w:asciiTheme="minorHAnsi" w:eastAsiaTheme="minorEastAsia" w:hAnsiTheme="minorHAnsi"/>
          <w:b w:val="0"/>
          <w:noProof/>
          <w:sz w:val="22"/>
        </w:rPr>
      </w:pPr>
      <w:hyperlink w:anchor="_Toc185851675" w:history="1">
        <w:r w:rsidR="00ED7672" w:rsidRPr="00092F9A">
          <w:rPr>
            <w:rStyle w:val="Hyperlink"/>
            <w:noProof/>
          </w:rPr>
          <w:t>3.</w:t>
        </w:r>
        <w:r w:rsidR="00ED7672">
          <w:rPr>
            <w:rFonts w:asciiTheme="minorHAnsi" w:eastAsiaTheme="minorEastAsia" w:hAnsiTheme="minorHAnsi"/>
            <w:b w:val="0"/>
            <w:noProof/>
            <w:sz w:val="22"/>
          </w:rPr>
          <w:tab/>
        </w:r>
        <w:r w:rsidR="00ED7672" w:rsidRPr="00092F9A">
          <w:rPr>
            <w:rStyle w:val="Hyperlink"/>
            <w:noProof/>
          </w:rPr>
          <w:t>References</w:t>
        </w:r>
        <w:r w:rsidR="00ED7672">
          <w:rPr>
            <w:noProof/>
            <w:webHidden/>
          </w:rPr>
          <w:tab/>
        </w:r>
        <w:r w:rsidR="00ED7672">
          <w:rPr>
            <w:noProof/>
            <w:webHidden/>
          </w:rPr>
          <w:fldChar w:fldCharType="begin"/>
        </w:r>
        <w:r w:rsidR="00ED7672">
          <w:rPr>
            <w:noProof/>
            <w:webHidden/>
          </w:rPr>
          <w:instrText xml:space="preserve"> PAGEREF _Toc185851675 \h </w:instrText>
        </w:r>
        <w:r w:rsidR="00ED7672">
          <w:rPr>
            <w:noProof/>
            <w:webHidden/>
          </w:rPr>
        </w:r>
        <w:r w:rsidR="00ED7672">
          <w:rPr>
            <w:noProof/>
            <w:webHidden/>
          </w:rPr>
          <w:fldChar w:fldCharType="separate"/>
        </w:r>
        <w:r w:rsidR="00ED7672">
          <w:rPr>
            <w:noProof/>
            <w:webHidden/>
          </w:rPr>
          <w:t>43</w:t>
        </w:r>
        <w:r w:rsidR="00ED7672">
          <w:rPr>
            <w:noProof/>
            <w:webHidden/>
          </w:rPr>
          <w:fldChar w:fldCharType="end"/>
        </w:r>
      </w:hyperlink>
    </w:p>
    <w:p w14:paraId="2D64FA82" w14:textId="32728DB3" w:rsidR="00ED7672" w:rsidRDefault="00D22AAE">
      <w:pPr>
        <w:pStyle w:val="TOC7"/>
        <w:tabs>
          <w:tab w:val="left" w:pos="1540"/>
          <w:tab w:val="right" w:leader="dot" w:pos="9350"/>
        </w:tabs>
        <w:rPr>
          <w:rFonts w:asciiTheme="minorHAnsi" w:eastAsiaTheme="minorEastAsia" w:hAnsiTheme="minorHAnsi" w:cstheme="minorBidi"/>
          <w:noProof/>
          <w:sz w:val="22"/>
          <w:szCs w:val="22"/>
        </w:rPr>
      </w:pPr>
      <w:hyperlink w:anchor="_Toc185851676" w:history="1">
        <w:r w:rsidR="00ED7672" w:rsidRPr="00092F9A">
          <w:rPr>
            <w:rStyle w:val="Hyperlink"/>
            <w:noProof/>
          </w:rPr>
          <w:t>Appendix A.</w:t>
        </w:r>
        <w:r w:rsidR="00ED7672">
          <w:rPr>
            <w:rFonts w:asciiTheme="minorHAnsi" w:eastAsiaTheme="minorEastAsia" w:hAnsiTheme="minorHAnsi" w:cstheme="minorBidi"/>
            <w:noProof/>
            <w:sz w:val="22"/>
            <w:szCs w:val="22"/>
          </w:rPr>
          <w:tab/>
        </w:r>
        <w:r w:rsidR="00ED7672" w:rsidRPr="00092F9A">
          <w:rPr>
            <w:rStyle w:val="Hyperlink"/>
            <w:noProof/>
          </w:rPr>
          <w:t>Adrift Expanded Datasets</w:t>
        </w:r>
        <w:r w:rsidR="00ED7672">
          <w:rPr>
            <w:noProof/>
            <w:webHidden/>
          </w:rPr>
          <w:tab/>
        </w:r>
        <w:r w:rsidR="00ED7672">
          <w:rPr>
            <w:noProof/>
            <w:webHidden/>
          </w:rPr>
          <w:fldChar w:fldCharType="begin"/>
        </w:r>
        <w:r w:rsidR="00ED7672">
          <w:rPr>
            <w:noProof/>
            <w:webHidden/>
          </w:rPr>
          <w:instrText xml:space="preserve"> PAGEREF _Toc185851676 \h </w:instrText>
        </w:r>
        <w:r w:rsidR="00ED7672">
          <w:rPr>
            <w:noProof/>
            <w:webHidden/>
          </w:rPr>
        </w:r>
        <w:r w:rsidR="00ED7672">
          <w:rPr>
            <w:noProof/>
            <w:webHidden/>
          </w:rPr>
          <w:fldChar w:fldCharType="separate"/>
        </w:r>
        <w:r w:rsidR="00ED7672">
          <w:rPr>
            <w:noProof/>
            <w:webHidden/>
          </w:rPr>
          <w:t>47</w:t>
        </w:r>
        <w:r w:rsidR="00ED7672">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Toc185851645"/>
      <w:bookmarkStart w:id="5" w:name="_Ref174636863"/>
      <w:r>
        <w:lastRenderedPageBreak/>
        <w:t>List of Figures</w:t>
      </w:r>
      <w:bookmarkEnd w:id="2"/>
      <w:bookmarkEnd w:id="3"/>
      <w:bookmarkEnd w:id="4"/>
    </w:p>
    <w:bookmarkStart w:id="6" w:name="_Toc177733625"/>
    <w:bookmarkEnd w:id="5"/>
    <w:p w14:paraId="725AF973" w14:textId="7FC79EF9" w:rsidR="004529F1"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r:id="rId10" w:anchor="_Toc185597956" w:history="1">
        <w:r w:rsidR="004529F1" w:rsidRPr="009E3442">
          <w:rPr>
            <w:rStyle w:val="Hyperlink"/>
            <w:noProof/>
          </w:rPr>
          <w:t>Figure 1.  Diagram of drifting recorders used in the Adrift project.</w:t>
        </w:r>
        <w:r w:rsidR="004529F1">
          <w:rPr>
            <w:noProof/>
            <w:webHidden/>
          </w:rPr>
          <w:tab/>
        </w:r>
        <w:r w:rsidR="004529F1">
          <w:rPr>
            <w:noProof/>
            <w:webHidden/>
          </w:rPr>
          <w:fldChar w:fldCharType="begin"/>
        </w:r>
        <w:r w:rsidR="004529F1">
          <w:rPr>
            <w:noProof/>
            <w:webHidden/>
          </w:rPr>
          <w:instrText xml:space="preserve"> PAGEREF _Toc185597956 \h </w:instrText>
        </w:r>
        <w:r w:rsidR="004529F1">
          <w:rPr>
            <w:noProof/>
            <w:webHidden/>
          </w:rPr>
        </w:r>
        <w:r w:rsidR="004529F1">
          <w:rPr>
            <w:noProof/>
            <w:webHidden/>
          </w:rPr>
          <w:fldChar w:fldCharType="separate"/>
        </w:r>
        <w:r w:rsidR="004529F1">
          <w:rPr>
            <w:noProof/>
            <w:webHidden/>
          </w:rPr>
          <w:t>12</w:t>
        </w:r>
        <w:r w:rsidR="004529F1">
          <w:rPr>
            <w:noProof/>
            <w:webHidden/>
          </w:rPr>
          <w:fldChar w:fldCharType="end"/>
        </w:r>
      </w:hyperlink>
    </w:p>
    <w:p w14:paraId="2720AC69" w14:textId="528695CF" w:rsidR="004529F1" w:rsidRDefault="00D22AAE">
      <w:pPr>
        <w:pStyle w:val="TableofFigures"/>
        <w:rPr>
          <w:rFonts w:asciiTheme="minorHAnsi" w:eastAsiaTheme="minorEastAsia" w:hAnsiTheme="minorHAnsi"/>
          <w:noProof/>
          <w:sz w:val="22"/>
        </w:rPr>
      </w:pPr>
      <w:hyperlink w:anchor="_Toc185597957" w:history="1">
        <w:r w:rsidR="004529F1" w:rsidRPr="009E3442">
          <w:rPr>
            <w:rStyle w:val="Hyperlink"/>
            <w:noProof/>
          </w:rPr>
          <w:t>Figure 2. Plot of all successful drifts deployed in the San Francisco region during the Adrift project. Drifts deployed during upwelling are green, and post-upwelling are yellow. Wind Energy Areas are outlined in purple, and shipping lanes for entry to San Francisco Bay are outlined in yellow.</w:t>
        </w:r>
        <w:r w:rsidR="004529F1">
          <w:rPr>
            <w:noProof/>
            <w:webHidden/>
          </w:rPr>
          <w:tab/>
        </w:r>
        <w:r w:rsidR="004529F1">
          <w:rPr>
            <w:noProof/>
            <w:webHidden/>
          </w:rPr>
          <w:fldChar w:fldCharType="begin"/>
        </w:r>
        <w:r w:rsidR="004529F1">
          <w:rPr>
            <w:noProof/>
            <w:webHidden/>
          </w:rPr>
          <w:instrText xml:space="preserve"> PAGEREF _Toc185597957 \h </w:instrText>
        </w:r>
        <w:r w:rsidR="004529F1">
          <w:rPr>
            <w:noProof/>
            <w:webHidden/>
          </w:rPr>
        </w:r>
        <w:r w:rsidR="004529F1">
          <w:rPr>
            <w:noProof/>
            <w:webHidden/>
          </w:rPr>
          <w:fldChar w:fldCharType="separate"/>
        </w:r>
        <w:r w:rsidR="004529F1">
          <w:rPr>
            <w:noProof/>
            <w:webHidden/>
          </w:rPr>
          <w:t>17</w:t>
        </w:r>
        <w:r w:rsidR="004529F1">
          <w:rPr>
            <w:noProof/>
            <w:webHidden/>
          </w:rPr>
          <w:fldChar w:fldCharType="end"/>
        </w:r>
      </w:hyperlink>
    </w:p>
    <w:p w14:paraId="2B8306E5" w14:textId="56666CD1" w:rsidR="004529F1" w:rsidRDefault="00D22AAE">
      <w:pPr>
        <w:pStyle w:val="TableofFigures"/>
        <w:rPr>
          <w:rFonts w:asciiTheme="minorHAnsi" w:eastAsiaTheme="minorEastAsia" w:hAnsiTheme="minorHAnsi"/>
          <w:noProof/>
          <w:sz w:val="22"/>
        </w:rPr>
      </w:pPr>
      <w:hyperlink w:anchor="_Toc185597958" w:history="1">
        <w:r w:rsidR="004529F1" w:rsidRPr="009E3442">
          <w:rPr>
            <w:rStyle w:val="Hyperlink"/>
            <w:noProof/>
          </w:rPr>
          <w:t>Figure 3. Hourly sperm whale events by month for Adrift-ACCESS surveys. Hourly sperm whale event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58 \h </w:instrText>
        </w:r>
        <w:r w:rsidR="004529F1">
          <w:rPr>
            <w:noProof/>
            <w:webHidden/>
          </w:rPr>
        </w:r>
        <w:r w:rsidR="004529F1">
          <w:rPr>
            <w:noProof/>
            <w:webHidden/>
          </w:rPr>
          <w:fldChar w:fldCharType="separate"/>
        </w:r>
        <w:r w:rsidR="004529F1">
          <w:rPr>
            <w:noProof/>
            <w:webHidden/>
          </w:rPr>
          <w:t>20</w:t>
        </w:r>
        <w:r w:rsidR="004529F1">
          <w:rPr>
            <w:noProof/>
            <w:webHidden/>
          </w:rPr>
          <w:fldChar w:fldCharType="end"/>
        </w:r>
      </w:hyperlink>
    </w:p>
    <w:p w14:paraId="5CAC555C" w14:textId="0147956E" w:rsidR="004529F1" w:rsidRDefault="00D22AAE">
      <w:pPr>
        <w:pStyle w:val="TableofFigures"/>
        <w:rPr>
          <w:rFonts w:asciiTheme="minorHAnsi" w:eastAsiaTheme="minorEastAsia" w:hAnsiTheme="minorHAnsi"/>
          <w:noProof/>
          <w:sz w:val="22"/>
        </w:rPr>
      </w:pPr>
      <w:hyperlink w:anchor="_Toc185597959" w:history="1">
        <w:r w:rsidR="004529F1" w:rsidRPr="009E3442">
          <w:rPr>
            <w:rStyle w:val="Hyperlink"/>
            <w:noProof/>
          </w:rPr>
          <w:t>Figure 4. Hourly goose-beaked whales and Baird's beaked whales by month for the Adrift-ACCESS surveys. Hourly presence of goose-beaked whales (left) and Baird's beaked whale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59 \h </w:instrText>
        </w:r>
        <w:r w:rsidR="004529F1">
          <w:rPr>
            <w:noProof/>
            <w:webHidden/>
          </w:rPr>
        </w:r>
        <w:r w:rsidR="004529F1">
          <w:rPr>
            <w:noProof/>
            <w:webHidden/>
          </w:rPr>
          <w:fldChar w:fldCharType="separate"/>
        </w:r>
        <w:r w:rsidR="004529F1">
          <w:rPr>
            <w:noProof/>
            <w:webHidden/>
          </w:rPr>
          <w:t>21</w:t>
        </w:r>
        <w:r w:rsidR="004529F1">
          <w:rPr>
            <w:noProof/>
            <w:webHidden/>
          </w:rPr>
          <w:fldChar w:fldCharType="end"/>
        </w:r>
      </w:hyperlink>
    </w:p>
    <w:p w14:paraId="5A537FEA" w14:textId="579D0140" w:rsidR="004529F1" w:rsidRDefault="00D22AAE">
      <w:pPr>
        <w:pStyle w:val="TableofFigures"/>
        <w:rPr>
          <w:rFonts w:asciiTheme="minorHAnsi" w:eastAsiaTheme="minorEastAsia" w:hAnsiTheme="minorHAnsi"/>
          <w:noProof/>
          <w:sz w:val="22"/>
        </w:rPr>
      </w:pPr>
      <w:hyperlink w:anchor="_Toc185597960" w:history="1">
        <w:r w:rsidR="004529F1" w:rsidRPr="009E3442">
          <w:rPr>
            <w:rStyle w:val="Hyperlink"/>
            <w:noProof/>
          </w:rPr>
          <w:t>Figure 5. Hourly dolphin events by month for Adrift-ACCES surveys. Hourly presence of dolphins (combined speci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0 \h </w:instrText>
        </w:r>
        <w:r w:rsidR="004529F1">
          <w:rPr>
            <w:noProof/>
            <w:webHidden/>
          </w:rPr>
        </w:r>
        <w:r w:rsidR="004529F1">
          <w:rPr>
            <w:noProof/>
            <w:webHidden/>
          </w:rPr>
          <w:fldChar w:fldCharType="separate"/>
        </w:r>
        <w:r w:rsidR="004529F1">
          <w:rPr>
            <w:noProof/>
            <w:webHidden/>
          </w:rPr>
          <w:t>22</w:t>
        </w:r>
        <w:r w:rsidR="004529F1">
          <w:rPr>
            <w:noProof/>
            <w:webHidden/>
          </w:rPr>
          <w:fldChar w:fldCharType="end"/>
        </w:r>
      </w:hyperlink>
    </w:p>
    <w:p w14:paraId="505F1783" w14:textId="375198E0" w:rsidR="004529F1" w:rsidRDefault="00D22AAE">
      <w:pPr>
        <w:pStyle w:val="TableofFigures"/>
        <w:rPr>
          <w:rFonts w:asciiTheme="minorHAnsi" w:eastAsiaTheme="minorEastAsia" w:hAnsiTheme="minorHAnsi"/>
          <w:noProof/>
          <w:sz w:val="22"/>
        </w:rPr>
      </w:pPr>
      <w:hyperlink w:anchor="_Toc185597961" w:history="1">
        <w:r w:rsidR="004529F1" w:rsidRPr="009E3442">
          <w:rPr>
            <w:rStyle w:val="Hyperlink"/>
            <w:noProof/>
          </w:rPr>
          <w:t>Figure 6. Hourly Risso’s and Pacific white-sided dolphins by month for the Adrift-ACCESS surveys.</w:t>
        </w:r>
        <w:r w:rsidR="004529F1">
          <w:rPr>
            <w:noProof/>
            <w:webHidden/>
          </w:rPr>
          <w:tab/>
        </w:r>
        <w:r w:rsidR="004529F1">
          <w:rPr>
            <w:noProof/>
            <w:webHidden/>
          </w:rPr>
          <w:fldChar w:fldCharType="begin"/>
        </w:r>
        <w:r w:rsidR="004529F1">
          <w:rPr>
            <w:noProof/>
            <w:webHidden/>
          </w:rPr>
          <w:instrText xml:space="preserve"> PAGEREF _Toc185597961 \h </w:instrText>
        </w:r>
        <w:r w:rsidR="004529F1">
          <w:rPr>
            <w:noProof/>
            <w:webHidden/>
          </w:rPr>
        </w:r>
        <w:r w:rsidR="004529F1">
          <w:rPr>
            <w:noProof/>
            <w:webHidden/>
          </w:rPr>
          <w:fldChar w:fldCharType="separate"/>
        </w:r>
        <w:r w:rsidR="004529F1">
          <w:rPr>
            <w:noProof/>
            <w:webHidden/>
          </w:rPr>
          <w:t>23</w:t>
        </w:r>
        <w:r w:rsidR="004529F1">
          <w:rPr>
            <w:noProof/>
            <w:webHidden/>
          </w:rPr>
          <w:fldChar w:fldCharType="end"/>
        </w:r>
      </w:hyperlink>
    </w:p>
    <w:p w14:paraId="6B15DED2" w14:textId="2C4B4630" w:rsidR="004529F1" w:rsidRDefault="00D22AAE">
      <w:pPr>
        <w:pStyle w:val="TableofFigures"/>
        <w:rPr>
          <w:rFonts w:asciiTheme="minorHAnsi" w:eastAsiaTheme="minorEastAsia" w:hAnsiTheme="minorHAnsi"/>
          <w:noProof/>
          <w:sz w:val="22"/>
        </w:rPr>
      </w:pPr>
      <w:hyperlink w:anchor="_Toc185597962" w:history="1">
        <w:r w:rsidR="004529F1" w:rsidRPr="009E3442">
          <w:rPr>
            <w:rStyle w:val="Hyperlink"/>
            <w:noProof/>
          </w:rPr>
          <w:t>Figure 7. Hourly NBHF events by month for the Adrift-ACCESS surveys. Hourly presence of NBHF events (y axis) for different month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2 \h </w:instrText>
        </w:r>
        <w:r w:rsidR="004529F1">
          <w:rPr>
            <w:noProof/>
            <w:webHidden/>
          </w:rPr>
        </w:r>
        <w:r w:rsidR="004529F1">
          <w:rPr>
            <w:noProof/>
            <w:webHidden/>
          </w:rPr>
          <w:fldChar w:fldCharType="separate"/>
        </w:r>
        <w:r w:rsidR="004529F1">
          <w:rPr>
            <w:noProof/>
            <w:webHidden/>
          </w:rPr>
          <w:t>24</w:t>
        </w:r>
        <w:r w:rsidR="004529F1">
          <w:rPr>
            <w:noProof/>
            <w:webHidden/>
          </w:rPr>
          <w:fldChar w:fldCharType="end"/>
        </w:r>
      </w:hyperlink>
    </w:p>
    <w:p w14:paraId="4111FD26" w14:textId="1AFC8D72" w:rsidR="004529F1" w:rsidRDefault="00D22AAE">
      <w:pPr>
        <w:pStyle w:val="TableofFigures"/>
        <w:rPr>
          <w:rFonts w:asciiTheme="minorHAnsi" w:eastAsiaTheme="minorEastAsia" w:hAnsiTheme="minorHAnsi"/>
          <w:noProof/>
          <w:sz w:val="22"/>
        </w:rPr>
      </w:pPr>
      <w:hyperlink w:anchor="_Toc185597963" w:history="1">
        <w:r w:rsidR="004529F1" w:rsidRPr="009E3442">
          <w:rPr>
            <w:rStyle w:val="Hyperlink"/>
            <w:noProof/>
          </w:rPr>
          <w:t>Figure 8. Hourly blue whale events by month for the Adrift-ACCESS surveys. Hourly presence of blue whale calls (A, B, and D types, combined)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3 \h </w:instrText>
        </w:r>
        <w:r w:rsidR="004529F1">
          <w:rPr>
            <w:noProof/>
            <w:webHidden/>
          </w:rPr>
        </w:r>
        <w:r w:rsidR="004529F1">
          <w:rPr>
            <w:noProof/>
            <w:webHidden/>
          </w:rPr>
          <w:fldChar w:fldCharType="separate"/>
        </w:r>
        <w:r w:rsidR="004529F1">
          <w:rPr>
            <w:noProof/>
            <w:webHidden/>
          </w:rPr>
          <w:t>25</w:t>
        </w:r>
        <w:r w:rsidR="004529F1">
          <w:rPr>
            <w:noProof/>
            <w:webHidden/>
          </w:rPr>
          <w:fldChar w:fldCharType="end"/>
        </w:r>
      </w:hyperlink>
    </w:p>
    <w:p w14:paraId="6A297325" w14:textId="30EB242C" w:rsidR="004529F1" w:rsidRDefault="00D22AAE">
      <w:pPr>
        <w:pStyle w:val="TableofFigures"/>
        <w:rPr>
          <w:rFonts w:asciiTheme="minorHAnsi" w:eastAsiaTheme="minorEastAsia" w:hAnsiTheme="minorHAnsi"/>
          <w:noProof/>
          <w:sz w:val="22"/>
        </w:rPr>
      </w:pPr>
      <w:hyperlink w:anchor="_Toc185597964" w:history="1">
        <w:r w:rsidR="004529F1" w:rsidRPr="009E3442">
          <w:rPr>
            <w:rStyle w:val="Hyperlink"/>
            <w:noProof/>
          </w:rPr>
          <w:t>Figure 9. Hourly presence of blue whale D calls by month for the Adrift-ACCESS surveys. Hourly presence of blue whale D calls (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4 \h </w:instrText>
        </w:r>
        <w:r w:rsidR="004529F1">
          <w:rPr>
            <w:noProof/>
            <w:webHidden/>
          </w:rPr>
        </w:r>
        <w:r w:rsidR="004529F1">
          <w:rPr>
            <w:noProof/>
            <w:webHidden/>
          </w:rPr>
          <w:fldChar w:fldCharType="separate"/>
        </w:r>
        <w:r w:rsidR="004529F1">
          <w:rPr>
            <w:noProof/>
            <w:webHidden/>
          </w:rPr>
          <w:t>26</w:t>
        </w:r>
        <w:r w:rsidR="004529F1">
          <w:rPr>
            <w:noProof/>
            <w:webHidden/>
          </w:rPr>
          <w:fldChar w:fldCharType="end"/>
        </w:r>
      </w:hyperlink>
    </w:p>
    <w:p w14:paraId="53333233" w14:textId="1B33FE51" w:rsidR="004529F1" w:rsidRDefault="00D22AAE">
      <w:pPr>
        <w:pStyle w:val="TableofFigures"/>
        <w:rPr>
          <w:rFonts w:asciiTheme="minorHAnsi" w:eastAsiaTheme="minorEastAsia" w:hAnsiTheme="minorHAnsi"/>
          <w:noProof/>
          <w:sz w:val="22"/>
        </w:rPr>
      </w:pPr>
      <w:hyperlink w:anchor="_Toc185597965" w:history="1">
        <w:r w:rsidR="004529F1" w:rsidRPr="009E3442">
          <w:rPr>
            <w:rStyle w:val="Hyperlink"/>
            <w:noProof/>
          </w:rPr>
          <w:t xml:space="preserve">Figure 10. Hourly fin whale events by month for the Adrift-ACCESS surveys. Hourly presence of fin whales (combined call types) (y axis) for different months for combined years (x axis) during the Adrift-ACCESS surveys. Hourly presence for duty-cycled data relates to the portion of the hour included in the duty cycled data. Black lines represent total available hours (effort) </w:t>
        </w:r>
        <w:r w:rsidR="004529F1" w:rsidRPr="009E3442">
          <w:rPr>
            <w:rStyle w:val="Hyperlink"/>
            <w:noProof/>
          </w:rPr>
          <w:lastRenderedPageBreak/>
          <w:t>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5 \h </w:instrText>
        </w:r>
        <w:r w:rsidR="004529F1">
          <w:rPr>
            <w:noProof/>
            <w:webHidden/>
          </w:rPr>
        </w:r>
        <w:r w:rsidR="004529F1">
          <w:rPr>
            <w:noProof/>
            <w:webHidden/>
          </w:rPr>
          <w:fldChar w:fldCharType="separate"/>
        </w:r>
        <w:r w:rsidR="004529F1">
          <w:rPr>
            <w:noProof/>
            <w:webHidden/>
          </w:rPr>
          <w:t>27</w:t>
        </w:r>
        <w:r w:rsidR="004529F1">
          <w:rPr>
            <w:noProof/>
            <w:webHidden/>
          </w:rPr>
          <w:fldChar w:fldCharType="end"/>
        </w:r>
      </w:hyperlink>
    </w:p>
    <w:p w14:paraId="6E19AD9C" w14:textId="1C1E373F" w:rsidR="004529F1" w:rsidRDefault="00D22AAE">
      <w:pPr>
        <w:pStyle w:val="TableofFigures"/>
        <w:rPr>
          <w:rFonts w:asciiTheme="minorHAnsi" w:eastAsiaTheme="minorEastAsia" w:hAnsiTheme="minorHAnsi"/>
          <w:noProof/>
          <w:sz w:val="22"/>
        </w:rPr>
      </w:pPr>
      <w:hyperlink w:anchor="_Toc185597966" w:history="1">
        <w:r w:rsidR="004529F1" w:rsidRPr="009E3442">
          <w:rPr>
            <w:rStyle w:val="Hyperlink"/>
            <w:noProof/>
          </w:rPr>
          <w:t>Figure 11. Hourly humpback whale events by month for the Adrift-ACCESS surveys. Hourly presence of combined humpback whales call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6 \h </w:instrText>
        </w:r>
        <w:r w:rsidR="004529F1">
          <w:rPr>
            <w:noProof/>
            <w:webHidden/>
          </w:rPr>
        </w:r>
        <w:r w:rsidR="004529F1">
          <w:rPr>
            <w:noProof/>
            <w:webHidden/>
          </w:rPr>
          <w:fldChar w:fldCharType="separate"/>
        </w:r>
        <w:r w:rsidR="004529F1">
          <w:rPr>
            <w:noProof/>
            <w:webHidden/>
          </w:rPr>
          <w:t>28</w:t>
        </w:r>
        <w:r w:rsidR="004529F1">
          <w:rPr>
            <w:noProof/>
            <w:webHidden/>
          </w:rPr>
          <w:fldChar w:fldCharType="end"/>
        </w:r>
      </w:hyperlink>
    </w:p>
    <w:p w14:paraId="6A2626C4" w14:textId="556DB726" w:rsidR="004529F1" w:rsidRDefault="00D22AAE">
      <w:pPr>
        <w:pStyle w:val="TableofFigures"/>
        <w:rPr>
          <w:rFonts w:asciiTheme="minorHAnsi" w:eastAsiaTheme="minorEastAsia" w:hAnsiTheme="minorHAnsi"/>
          <w:noProof/>
          <w:sz w:val="22"/>
        </w:rPr>
      </w:pPr>
      <w:hyperlink w:anchor="_Toc185597967" w:history="1">
        <w:r w:rsidR="004529F1" w:rsidRPr="009E3442">
          <w:rPr>
            <w:rStyle w:val="Hyperlink"/>
            <w:noProof/>
          </w:rPr>
          <w:t>Figure 12. Hourly presence of humpback song, social calls by month for the Adrift-ACCESS surveys. Hourly presence of humpback song (left) and humpback social calls (right)(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7 \h </w:instrText>
        </w:r>
        <w:r w:rsidR="004529F1">
          <w:rPr>
            <w:noProof/>
            <w:webHidden/>
          </w:rPr>
        </w:r>
        <w:r w:rsidR="004529F1">
          <w:rPr>
            <w:noProof/>
            <w:webHidden/>
          </w:rPr>
          <w:fldChar w:fldCharType="separate"/>
        </w:r>
        <w:r w:rsidR="004529F1">
          <w:rPr>
            <w:noProof/>
            <w:webHidden/>
          </w:rPr>
          <w:t>29</w:t>
        </w:r>
        <w:r w:rsidR="004529F1">
          <w:rPr>
            <w:noProof/>
            <w:webHidden/>
          </w:rPr>
          <w:fldChar w:fldCharType="end"/>
        </w:r>
      </w:hyperlink>
    </w:p>
    <w:p w14:paraId="54AA1906" w14:textId="6006D68E" w:rsidR="004529F1" w:rsidRDefault="00D22AAE">
      <w:pPr>
        <w:pStyle w:val="TableofFigures"/>
        <w:rPr>
          <w:rFonts w:asciiTheme="minorHAnsi" w:eastAsiaTheme="minorEastAsia" w:hAnsiTheme="minorHAnsi"/>
          <w:noProof/>
          <w:sz w:val="22"/>
        </w:rPr>
      </w:pPr>
      <w:hyperlink w:anchor="_Toc185597968" w:history="1">
        <w:r w:rsidR="004529F1" w:rsidRPr="009E3442">
          <w:rPr>
            <w:rStyle w:val="Hyperlink"/>
            <w:noProof/>
          </w:rPr>
          <w:t>Figure 13. Hourly gray whale events by month for the Adrift-ACCESS surveys. Hourly presence of gray whale call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8 \h </w:instrText>
        </w:r>
        <w:r w:rsidR="004529F1">
          <w:rPr>
            <w:noProof/>
            <w:webHidden/>
          </w:rPr>
        </w:r>
        <w:r w:rsidR="004529F1">
          <w:rPr>
            <w:noProof/>
            <w:webHidden/>
          </w:rPr>
          <w:fldChar w:fldCharType="separate"/>
        </w:r>
        <w:r w:rsidR="004529F1">
          <w:rPr>
            <w:noProof/>
            <w:webHidden/>
          </w:rPr>
          <w:t>30</w:t>
        </w:r>
        <w:r w:rsidR="004529F1">
          <w:rPr>
            <w:noProof/>
            <w:webHidden/>
          </w:rPr>
          <w:fldChar w:fldCharType="end"/>
        </w:r>
      </w:hyperlink>
    </w:p>
    <w:p w14:paraId="1C8EE3A2" w14:textId="33615033" w:rsidR="004529F1" w:rsidRDefault="00D22AAE">
      <w:pPr>
        <w:pStyle w:val="TableofFigures"/>
        <w:rPr>
          <w:rFonts w:asciiTheme="minorHAnsi" w:eastAsiaTheme="minorEastAsia" w:hAnsiTheme="minorHAnsi"/>
          <w:noProof/>
          <w:sz w:val="22"/>
        </w:rPr>
      </w:pPr>
      <w:hyperlink w:anchor="_Toc185597969" w:history="1">
        <w:r w:rsidR="004529F1" w:rsidRPr="009E3442">
          <w:rPr>
            <w:rStyle w:val="Hyperlink"/>
            <w:noProof/>
          </w:rPr>
          <w:t>Figure 14. Power spectral density for Adrift deployments by season and region.</w:t>
        </w:r>
        <w:r w:rsidR="004529F1">
          <w:rPr>
            <w:noProof/>
            <w:webHidden/>
          </w:rPr>
          <w:tab/>
        </w:r>
        <w:r w:rsidR="004529F1">
          <w:rPr>
            <w:noProof/>
            <w:webHidden/>
          </w:rPr>
          <w:fldChar w:fldCharType="begin"/>
        </w:r>
        <w:r w:rsidR="004529F1">
          <w:rPr>
            <w:noProof/>
            <w:webHidden/>
          </w:rPr>
          <w:instrText xml:space="preserve"> PAGEREF _Toc185597969 \h </w:instrText>
        </w:r>
        <w:r w:rsidR="004529F1">
          <w:rPr>
            <w:noProof/>
            <w:webHidden/>
          </w:rPr>
        </w:r>
        <w:r w:rsidR="004529F1">
          <w:rPr>
            <w:noProof/>
            <w:webHidden/>
          </w:rPr>
          <w:fldChar w:fldCharType="separate"/>
        </w:r>
        <w:r w:rsidR="004529F1">
          <w:rPr>
            <w:noProof/>
            <w:webHidden/>
          </w:rPr>
          <w:t>32</w:t>
        </w:r>
        <w:r w:rsidR="004529F1">
          <w:rPr>
            <w:noProof/>
            <w:webHidden/>
          </w:rPr>
          <w:fldChar w:fldCharType="end"/>
        </w:r>
      </w:hyperlink>
    </w:p>
    <w:p w14:paraId="30BF7945" w14:textId="65C90C12" w:rsidR="004529F1" w:rsidRDefault="00D22AAE">
      <w:pPr>
        <w:pStyle w:val="TableofFigures"/>
        <w:rPr>
          <w:rFonts w:asciiTheme="minorHAnsi" w:eastAsiaTheme="minorEastAsia" w:hAnsiTheme="minorHAnsi"/>
          <w:noProof/>
          <w:sz w:val="22"/>
        </w:rPr>
      </w:pPr>
      <w:hyperlink w:anchor="_Toc185597970" w:history="1">
        <w:r w:rsidR="004529F1" w:rsidRPr="009E3442">
          <w:rPr>
            <w:rStyle w:val="Hyperlink"/>
            <w:noProof/>
          </w:rPr>
          <w:t>Figure 15. Polar plots of seasonal detection of ship noise in the Adrift-ACCESS surveys. The hourly percent of effort with vessel detections is shown in color ranging from dark blue (0%) to yellow (50%). The diurnal variation in vessel noise is shown by detection in bins on polar plot ranging from 0 to 24 hr of the day (UTC, Universal Time Coordinated).</w:t>
        </w:r>
        <w:r w:rsidR="004529F1">
          <w:rPr>
            <w:noProof/>
            <w:webHidden/>
          </w:rPr>
          <w:tab/>
        </w:r>
        <w:r w:rsidR="004529F1">
          <w:rPr>
            <w:noProof/>
            <w:webHidden/>
          </w:rPr>
          <w:fldChar w:fldCharType="begin"/>
        </w:r>
        <w:r w:rsidR="004529F1">
          <w:rPr>
            <w:noProof/>
            <w:webHidden/>
          </w:rPr>
          <w:instrText xml:space="preserve"> PAGEREF _Toc185597970 \h </w:instrText>
        </w:r>
        <w:r w:rsidR="004529F1">
          <w:rPr>
            <w:noProof/>
            <w:webHidden/>
          </w:rPr>
        </w:r>
        <w:r w:rsidR="004529F1">
          <w:rPr>
            <w:noProof/>
            <w:webHidden/>
          </w:rPr>
          <w:fldChar w:fldCharType="separate"/>
        </w:r>
        <w:r w:rsidR="004529F1">
          <w:rPr>
            <w:noProof/>
            <w:webHidden/>
          </w:rPr>
          <w:t>33</w:t>
        </w:r>
        <w:r w:rsidR="004529F1">
          <w:rPr>
            <w:noProof/>
            <w:webHidden/>
          </w:rPr>
          <w:fldChar w:fldCharType="end"/>
        </w:r>
      </w:hyperlink>
    </w:p>
    <w:p w14:paraId="3C9C277B" w14:textId="03EB26B6" w:rsidR="004529F1" w:rsidRDefault="00D22AAE">
      <w:pPr>
        <w:pStyle w:val="TableofFigures"/>
        <w:rPr>
          <w:rFonts w:asciiTheme="minorHAnsi" w:eastAsiaTheme="minorEastAsia" w:hAnsiTheme="minorHAnsi"/>
          <w:noProof/>
          <w:sz w:val="22"/>
        </w:rPr>
      </w:pPr>
      <w:hyperlink w:anchor="_Toc185597971" w:history="1">
        <w:r w:rsidR="004529F1" w:rsidRPr="009E3442">
          <w:rPr>
            <w:rStyle w:val="Hyperlink"/>
            <w:noProof/>
          </w:rPr>
          <w:t>Figure 16. Acoustic scene for San Francisco, 2021. Acoustic scene showing detections of various contributors to the soundscape for the 2021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1 \h </w:instrText>
        </w:r>
        <w:r w:rsidR="004529F1">
          <w:rPr>
            <w:noProof/>
            <w:webHidden/>
          </w:rPr>
        </w:r>
        <w:r w:rsidR="004529F1">
          <w:rPr>
            <w:noProof/>
            <w:webHidden/>
          </w:rPr>
          <w:fldChar w:fldCharType="separate"/>
        </w:r>
        <w:r w:rsidR="004529F1">
          <w:rPr>
            <w:noProof/>
            <w:webHidden/>
          </w:rPr>
          <w:t>34</w:t>
        </w:r>
        <w:r w:rsidR="004529F1">
          <w:rPr>
            <w:noProof/>
            <w:webHidden/>
          </w:rPr>
          <w:fldChar w:fldCharType="end"/>
        </w:r>
      </w:hyperlink>
    </w:p>
    <w:p w14:paraId="4DA3643D" w14:textId="71BBEBA5" w:rsidR="004529F1" w:rsidRDefault="00D22AAE">
      <w:pPr>
        <w:pStyle w:val="TableofFigures"/>
        <w:rPr>
          <w:rFonts w:asciiTheme="minorHAnsi" w:eastAsiaTheme="minorEastAsia" w:hAnsiTheme="minorHAnsi"/>
          <w:noProof/>
          <w:sz w:val="22"/>
        </w:rPr>
      </w:pPr>
      <w:hyperlink w:anchor="_Toc185597972" w:history="1">
        <w:r w:rsidR="004529F1" w:rsidRPr="009E3442">
          <w:rPr>
            <w:rStyle w:val="Hyperlink"/>
            <w:noProof/>
          </w:rPr>
          <w:t>Figure 17. Acoustic scene for San Francisco, 2022. Acoustic scene showing detections of various contributors to the soundscape for the 2022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2 \h </w:instrText>
        </w:r>
        <w:r w:rsidR="004529F1">
          <w:rPr>
            <w:noProof/>
            <w:webHidden/>
          </w:rPr>
        </w:r>
        <w:r w:rsidR="004529F1">
          <w:rPr>
            <w:noProof/>
            <w:webHidden/>
          </w:rPr>
          <w:fldChar w:fldCharType="separate"/>
        </w:r>
        <w:r w:rsidR="004529F1">
          <w:rPr>
            <w:noProof/>
            <w:webHidden/>
          </w:rPr>
          <w:t>35</w:t>
        </w:r>
        <w:r w:rsidR="004529F1">
          <w:rPr>
            <w:noProof/>
            <w:webHidden/>
          </w:rPr>
          <w:fldChar w:fldCharType="end"/>
        </w:r>
      </w:hyperlink>
    </w:p>
    <w:p w14:paraId="104947BD" w14:textId="2B07A2BE" w:rsidR="004529F1" w:rsidRDefault="00D22AAE">
      <w:pPr>
        <w:pStyle w:val="TableofFigures"/>
        <w:rPr>
          <w:rFonts w:asciiTheme="minorHAnsi" w:eastAsiaTheme="minorEastAsia" w:hAnsiTheme="minorHAnsi"/>
          <w:noProof/>
          <w:sz w:val="22"/>
        </w:rPr>
      </w:pPr>
      <w:hyperlink w:anchor="_Toc185597973" w:history="1">
        <w:r w:rsidR="004529F1" w:rsidRPr="009E3442">
          <w:rPr>
            <w:rStyle w:val="Hyperlink"/>
            <w:noProof/>
          </w:rPr>
          <w:t>Figure 18. Acoustic scene for San Francisco, 2023. Acoustic scene showing detections of various contributors to the soundscape for the 2023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3 \h </w:instrText>
        </w:r>
        <w:r w:rsidR="004529F1">
          <w:rPr>
            <w:noProof/>
            <w:webHidden/>
          </w:rPr>
        </w:r>
        <w:r w:rsidR="004529F1">
          <w:rPr>
            <w:noProof/>
            <w:webHidden/>
          </w:rPr>
          <w:fldChar w:fldCharType="separate"/>
        </w:r>
        <w:r w:rsidR="004529F1">
          <w:rPr>
            <w:noProof/>
            <w:webHidden/>
          </w:rPr>
          <w:t>35</w:t>
        </w:r>
        <w:r w:rsidR="004529F1">
          <w:rPr>
            <w:noProof/>
            <w:webHidden/>
          </w:rPr>
          <w:fldChar w:fldCharType="end"/>
        </w:r>
      </w:hyperlink>
    </w:p>
    <w:p w14:paraId="0B3E774B" w14:textId="6651CD63" w:rsidR="00246B4C"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4B1B9DC7" w14:textId="0B78B93D"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85851646"/>
      <w:r>
        <w:lastRenderedPageBreak/>
        <w:t>List of Tables</w:t>
      </w:r>
      <w:bookmarkEnd w:id="6"/>
      <w:bookmarkEnd w:id="7"/>
    </w:p>
    <w:p w14:paraId="1D1A3802" w14:textId="630863CA" w:rsidR="004529F1"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85597974" w:history="1">
        <w:r w:rsidR="004529F1" w:rsidRPr="00BE12DB">
          <w:rPr>
            <w:rStyle w:val="Hyperlink"/>
            <w:noProof/>
          </w:rPr>
          <w:t>Table 1. Summary of deployments during Adrift-ACCESS surveys.</w:t>
        </w:r>
        <w:r w:rsidR="004529F1">
          <w:rPr>
            <w:noProof/>
            <w:webHidden/>
          </w:rPr>
          <w:tab/>
        </w:r>
        <w:r w:rsidR="004529F1">
          <w:rPr>
            <w:noProof/>
            <w:webHidden/>
          </w:rPr>
          <w:fldChar w:fldCharType="begin"/>
        </w:r>
        <w:r w:rsidR="004529F1">
          <w:rPr>
            <w:noProof/>
            <w:webHidden/>
          </w:rPr>
          <w:instrText xml:space="preserve"> PAGEREF _Toc185597974 \h </w:instrText>
        </w:r>
        <w:r w:rsidR="004529F1">
          <w:rPr>
            <w:noProof/>
            <w:webHidden/>
          </w:rPr>
        </w:r>
        <w:r w:rsidR="004529F1">
          <w:rPr>
            <w:noProof/>
            <w:webHidden/>
          </w:rPr>
          <w:fldChar w:fldCharType="separate"/>
        </w:r>
        <w:r w:rsidR="004529F1">
          <w:rPr>
            <w:noProof/>
            <w:webHidden/>
          </w:rPr>
          <w:t>18</w:t>
        </w:r>
        <w:r w:rsidR="004529F1">
          <w:rPr>
            <w:noProof/>
            <w:webHidden/>
          </w:rPr>
          <w:fldChar w:fldCharType="end"/>
        </w:r>
      </w:hyperlink>
    </w:p>
    <w:p w14:paraId="11E36FCF" w14:textId="51F70D3A" w:rsidR="004529F1" w:rsidRDefault="00D22AAE">
      <w:pPr>
        <w:pStyle w:val="TableofFigures"/>
        <w:rPr>
          <w:rFonts w:asciiTheme="minorHAnsi" w:eastAsiaTheme="minorEastAsia" w:hAnsiTheme="minorHAnsi"/>
          <w:noProof/>
          <w:sz w:val="22"/>
        </w:rPr>
      </w:pPr>
      <w:hyperlink w:anchor="_Toc185597975" w:history="1">
        <w:r w:rsidR="004529F1" w:rsidRPr="00BE12DB">
          <w:rPr>
            <w:rStyle w:val="Hyperlink"/>
            <w:noProof/>
          </w:rPr>
          <w:t>Table 2. Summary of sperm whale detections for regular and slow clicks in hourly bins for Adrift-ACCESS surveys.</w:t>
        </w:r>
        <w:r w:rsidR="004529F1">
          <w:rPr>
            <w:noProof/>
            <w:webHidden/>
          </w:rPr>
          <w:tab/>
        </w:r>
        <w:r w:rsidR="004529F1">
          <w:rPr>
            <w:noProof/>
            <w:webHidden/>
          </w:rPr>
          <w:fldChar w:fldCharType="begin"/>
        </w:r>
        <w:r w:rsidR="004529F1">
          <w:rPr>
            <w:noProof/>
            <w:webHidden/>
          </w:rPr>
          <w:instrText xml:space="preserve"> PAGEREF _Toc185597975 \h </w:instrText>
        </w:r>
        <w:r w:rsidR="004529F1">
          <w:rPr>
            <w:noProof/>
            <w:webHidden/>
          </w:rPr>
        </w:r>
        <w:r w:rsidR="004529F1">
          <w:rPr>
            <w:noProof/>
            <w:webHidden/>
          </w:rPr>
          <w:fldChar w:fldCharType="separate"/>
        </w:r>
        <w:r w:rsidR="004529F1">
          <w:rPr>
            <w:noProof/>
            <w:webHidden/>
          </w:rPr>
          <w:t>19</w:t>
        </w:r>
        <w:r w:rsidR="004529F1">
          <w:rPr>
            <w:noProof/>
            <w:webHidden/>
          </w:rPr>
          <w:fldChar w:fldCharType="end"/>
        </w:r>
      </w:hyperlink>
    </w:p>
    <w:p w14:paraId="5D450BD3" w14:textId="20721E72" w:rsidR="004529F1" w:rsidRDefault="00D22AAE">
      <w:pPr>
        <w:pStyle w:val="TableofFigures"/>
        <w:rPr>
          <w:rFonts w:asciiTheme="minorHAnsi" w:eastAsiaTheme="minorEastAsia" w:hAnsiTheme="minorHAnsi"/>
          <w:noProof/>
          <w:sz w:val="22"/>
        </w:rPr>
      </w:pPr>
      <w:hyperlink w:anchor="_Toc185597976" w:history="1">
        <w:r w:rsidR="004529F1" w:rsidRPr="00BE12DB">
          <w:rPr>
            <w:rStyle w:val="Hyperlink"/>
            <w:noProof/>
          </w:rPr>
          <w:t>Table 3. Summary of beaked whale detections Baird’s beaked whales and goose-beaked whales in hourly bins for Adrift-ACCESS data.</w:t>
        </w:r>
        <w:r w:rsidR="004529F1">
          <w:rPr>
            <w:noProof/>
            <w:webHidden/>
          </w:rPr>
          <w:tab/>
        </w:r>
        <w:r w:rsidR="004529F1">
          <w:rPr>
            <w:noProof/>
            <w:webHidden/>
          </w:rPr>
          <w:fldChar w:fldCharType="begin"/>
        </w:r>
        <w:r w:rsidR="004529F1">
          <w:rPr>
            <w:noProof/>
            <w:webHidden/>
          </w:rPr>
          <w:instrText xml:space="preserve"> PAGEREF _Toc185597976 \h </w:instrText>
        </w:r>
        <w:r w:rsidR="004529F1">
          <w:rPr>
            <w:noProof/>
            <w:webHidden/>
          </w:rPr>
        </w:r>
        <w:r w:rsidR="004529F1">
          <w:rPr>
            <w:noProof/>
            <w:webHidden/>
          </w:rPr>
          <w:fldChar w:fldCharType="separate"/>
        </w:r>
        <w:r w:rsidR="004529F1">
          <w:rPr>
            <w:noProof/>
            <w:webHidden/>
          </w:rPr>
          <w:t>20</w:t>
        </w:r>
        <w:r w:rsidR="004529F1">
          <w:rPr>
            <w:noProof/>
            <w:webHidden/>
          </w:rPr>
          <w:fldChar w:fldCharType="end"/>
        </w:r>
      </w:hyperlink>
    </w:p>
    <w:p w14:paraId="3CE37D43" w14:textId="050EA6FE" w:rsidR="004529F1" w:rsidRDefault="00D22AAE">
      <w:pPr>
        <w:pStyle w:val="TableofFigures"/>
        <w:rPr>
          <w:rFonts w:asciiTheme="minorHAnsi" w:eastAsiaTheme="minorEastAsia" w:hAnsiTheme="minorHAnsi"/>
          <w:noProof/>
          <w:sz w:val="22"/>
        </w:rPr>
      </w:pPr>
      <w:hyperlink w:anchor="_Toc185597977" w:history="1">
        <w:r w:rsidR="004529F1" w:rsidRPr="00BE12DB">
          <w:rPr>
            <w:rStyle w:val="Hyperlink"/>
            <w:noProof/>
          </w:rPr>
          <w:t>Table 4. Summary of dolphin detections (by species) in hourly bins for Adrift-ACCESS data.</w:t>
        </w:r>
        <w:r w:rsidR="004529F1">
          <w:rPr>
            <w:noProof/>
            <w:webHidden/>
          </w:rPr>
          <w:tab/>
        </w:r>
        <w:r w:rsidR="004529F1">
          <w:rPr>
            <w:noProof/>
            <w:webHidden/>
          </w:rPr>
          <w:fldChar w:fldCharType="begin"/>
        </w:r>
        <w:r w:rsidR="004529F1">
          <w:rPr>
            <w:noProof/>
            <w:webHidden/>
          </w:rPr>
          <w:instrText xml:space="preserve"> PAGEREF _Toc185597977 \h </w:instrText>
        </w:r>
        <w:r w:rsidR="004529F1">
          <w:rPr>
            <w:noProof/>
            <w:webHidden/>
          </w:rPr>
        </w:r>
        <w:r w:rsidR="004529F1">
          <w:rPr>
            <w:noProof/>
            <w:webHidden/>
          </w:rPr>
          <w:fldChar w:fldCharType="separate"/>
        </w:r>
        <w:r w:rsidR="004529F1">
          <w:rPr>
            <w:noProof/>
            <w:webHidden/>
          </w:rPr>
          <w:t>21</w:t>
        </w:r>
        <w:r w:rsidR="004529F1">
          <w:rPr>
            <w:noProof/>
            <w:webHidden/>
          </w:rPr>
          <w:fldChar w:fldCharType="end"/>
        </w:r>
      </w:hyperlink>
    </w:p>
    <w:p w14:paraId="7E49447C" w14:textId="6721B335" w:rsidR="004529F1" w:rsidRDefault="00D22AAE">
      <w:pPr>
        <w:pStyle w:val="TableofFigures"/>
        <w:rPr>
          <w:rFonts w:asciiTheme="minorHAnsi" w:eastAsiaTheme="minorEastAsia" w:hAnsiTheme="minorHAnsi"/>
          <w:noProof/>
          <w:sz w:val="22"/>
        </w:rPr>
      </w:pPr>
      <w:hyperlink w:anchor="_Toc185597978" w:history="1">
        <w:r w:rsidR="004529F1" w:rsidRPr="00BE12DB">
          <w:rPr>
            <w:rStyle w:val="Hyperlink"/>
            <w:noProof/>
          </w:rPr>
          <w:t>Table 5. Summary of NBHF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78 \h </w:instrText>
        </w:r>
        <w:r w:rsidR="004529F1">
          <w:rPr>
            <w:noProof/>
            <w:webHidden/>
          </w:rPr>
        </w:r>
        <w:r w:rsidR="004529F1">
          <w:rPr>
            <w:noProof/>
            <w:webHidden/>
          </w:rPr>
          <w:fldChar w:fldCharType="separate"/>
        </w:r>
        <w:r w:rsidR="004529F1">
          <w:rPr>
            <w:noProof/>
            <w:webHidden/>
          </w:rPr>
          <w:t>23</w:t>
        </w:r>
        <w:r w:rsidR="004529F1">
          <w:rPr>
            <w:noProof/>
            <w:webHidden/>
          </w:rPr>
          <w:fldChar w:fldCharType="end"/>
        </w:r>
      </w:hyperlink>
    </w:p>
    <w:p w14:paraId="5BD53E62" w14:textId="384DF271" w:rsidR="004529F1" w:rsidRDefault="00D22AAE">
      <w:pPr>
        <w:pStyle w:val="TableofFigures"/>
        <w:rPr>
          <w:rFonts w:asciiTheme="minorHAnsi" w:eastAsiaTheme="minorEastAsia" w:hAnsiTheme="minorHAnsi"/>
          <w:noProof/>
          <w:sz w:val="22"/>
        </w:rPr>
      </w:pPr>
      <w:hyperlink w:anchor="_Toc185597979" w:history="1">
        <w:r w:rsidR="004529F1" w:rsidRPr="00BE12DB">
          <w:rPr>
            <w:rStyle w:val="Hyperlink"/>
            <w:noProof/>
          </w:rPr>
          <w:t>Table 6. Summary of blue whale detections in hourly bins for Adrift data.</w:t>
        </w:r>
        <w:r w:rsidR="004529F1">
          <w:rPr>
            <w:noProof/>
            <w:webHidden/>
          </w:rPr>
          <w:tab/>
        </w:r>
        <w:r w:rsidR="004529F1">
          <w:rPr>
            <w:noProof/>
            <w:webHidden/>
          </w:rPr>
          <w:fldChar w:fldCharType="begin"/>
        </w:r>
        <w:r w:rsidR="004529F1">
          <w:rPr>
            <w:noProof/>
            <w:webHidden/>
          </w:rPr>
          <w:instrText xml:space="preserve"> PAGEREF _Toc185597979 \h </w:instrText>
        </w:r>
        <w:r w:rsidR="004529F1">
          <w:rPr>
            <w:noProof/>
            <w:webHidden/>
          </w:rPr>
        </w:r>
        <w:r w:rsidR="004529F1">
          <w:rPr>
            <w:noProof/>
            <w:webHidden/>
          </w:rPr>
          <w:fldChar w:fldCharType="separate"/>
        </w:r>
        <w:r w:rsidR="004529F1">
          <w:rPr>
            <w:noProof/>
            <w:webHidden/>
          </w:rPr>
          <w:t>25</w:t>
        </w:r>
        <w:r w:rsidR="004529F1">
          <w:rPr>
            <w:noProof/>
            <w:webHidden/>
          </w:rPr>
          <w:fldChar w:fldCharType="end"/>
        </w:r>
      </w:hyperlink>
    </w:p>
    <w:p w14:paraId="1EC720D4" w14:textId="467343F4" w:rsidR="004529F1" w:rsidRDefault="00D22AAE">
      <w:pPr>
        <w:pStyle w:val="TableofFigures"/>
        <w:rPr>
          <w:rFonts w:asciiTheme="minorHAnsi" w:eastAsiaTheme="minorEastAsia" w:hAnsiTheme="minorHAnsi"/>
          <w:noProof/>
          <w:sz w:val="22"/>
        </w:rPr>
      </w:pPr>
      <w:hyperlink w:anchor="_Toc185597980" w:history="1">
        <w:r w:rsidR="004529F1" w:rsidRPr="00BE12DB">
          <w:rPr>
            <w:rStyle w:val="Hyperlink"/>
            <w:noProof/>
          </w:rPr>
          <w:t>Table 7. Summary of fin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0 \h </w:instrText>
        </w:r>
        <w:r w:rsidR="004529F1">
          <w:rPr>
            <w:noProof/>
            <w:webHidden/>
          </w:rPr>
        </w:r>
        <w:r w:rsidR="004529F1">
          <w:rPr>
            <w:noProof/>
            <w:webHidden/>
          </w:rPr>
          <w:fldChar w:fldCharType="separate"/>
        </w:r>
        <w:r w:rsidR="004529F1">
          <w:rPr>
            <w:noProof/>
            <w:webHidden/>
          </w:rPr>
          <w:t>26</w:t>
        </w:r>
        <w:r w:rsidR="004529F1">
          <w:rPr>
            <w:noProof/>
            <w:webHidden/>
          </w:rPr>
          <w:fldChar w:fldCharType="end"/>
        </w:r>
      </w:hyperlink>
    </w:p>
    <w:p w14:paraId="584315B8" w14:textId="496DB866" w:rsidR="004529F1" w:rsidRDefault="00D22AAE">
      <w:pPr>
        <w:pStyle w:val="TableofFigures"/>
        <w:rPr>
          <w:rFonts w:asciiTheme="minorHAnsi" w:eastAsiaTheme="minorEastAsia" w:hAnsiTheme="minorHAnsi"/>
          <w:noProof/>
          <w:sz w:val="22"/>
        </w:rPr>
      </w:pPr>
      <w:hyperlink w:anchor="_Toc185597981" w:history="1">
        <w:r w:rsidR="004529F1" w:rsidRPr="00BE12DB">
          <w:rPr>
            <w:rStyle w:val="Hyperlink"/>
            <w:noProof/>
          </w:rPr>
          <w:t>Table 8. Summary of humpback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1 \h </w:instrText>
        </w:r>
        <w:r w:rsidR="004529F1">
          <w:rPr>
            <w:noProof/>
            <w:webHidden/>
          </w:rPr>
        </w:r>
        <w:r w:rsidR="004529F1">
          <w:rPr>
            <w:noProof/>
            <w:webHidden/>
          </w:rPr>
          <w:fldChar w:fldCharType="separate"/>
        </w:r>
        <w:r w:rsidR="004529F1">
          <w:rPr>
            <w:noProof/>
            <w:webHidden/>
          </w:rPr>
          <w:t>28</w:t>
        </w:r>
        <w:r w:rsidR="004529F1">
          <w:rPr>
            <w:noProof/>
            <w:webHidden/>
          </w:rPr>
          <w:fldChar w:fldCharType="end"/>
        </w:r>
      </w:hyperlink>
    </w:p>
    <w:p w14:paraId="20A5103C" w14:textId="0E3B39F3" w:rsidR="004529F1" w:rsidRDefault="00D22AAE">
      <w:pPr>
        <w:pStyle w:val="TableofFigures"/>
        <w:rPr>
          <w:rFonts w:asciiTheme="minorHAnsi" w:eastAsiaTheme="minorEastAsia" w:hAnsiTheme="minorHAnsi"/>
          <w:noProof/>
          <w:sz w:val="22"/>
        </w:rPr>
      </w:pPr>
      <w:hyperlink w:anchor="_Toc185597982" w:history="1">
        <w:r w:rsidR="004529F1" w:rsidRPr="00BE12DB">
          <w:rPr>
            <w:rStyle w:val="Hyperlink"/>
            <w:noProof/>
          </w:rPr>
          <w:t>Table 9. Summary of gray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2 \h </w:instrText>
        </w:r>
        <w:r w:rsidR="004529F1">
          <w:rPr>
            <w:noProof/>
            <w:webHidden/>
          </w:rPr>
        </w:r>
        <w:r w:rsidR="004529F1">
          <w:rPr>
            <w:noProof/>
            <w:webHidden/>
          </w:rPr>
          <w:fldChar w:fldCharType="separate"/>
        </w:r>
        <w:r w:rsidR="004529F1">
          <w:rPr>
            <w:noProof/>
            <w:webHidden/>
          </w:rPr>
          <w:t>30</w:t>
        </w:r>
        <w:r w:rsidR="004529F1">
          <w:rPr>
            <w:noProof/>
            <w:webHidden/>
          </w:rPr>
          <w:fldChar w:fldCharType="end"/>
        </w:r>
      </w:hyperlink>
    </w:p>
    <w:p w14:paraId="3A3B32E5" w14:textId="776C7FD9" w:rsidR="008D2DB4" w:rsidRDefault="008D2DB4" w:rsidP="00C814B9">
      <w:r>
        <w:fldChar w:fldCharType="end"/>
      </w:r>
    </w:p>
    <w:p w14:paraId="3B43EE9D" w14:textId="66AF4357" w:rsidR="00246B4C"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84649091" w:history="1">
        <w:r w:rsidR="00246B4C" w:rsidRPr="003C2842">
          <w:rPr>
            <w:rStyle w:val="Hyperlink"/>
            <w:noProof/>
          </w:rPr>
          <w:t>Table A</w:t>
        </w:r>
        <w:r w:rsidR="00246B4C" w:rsidRPr="003C2842">
          <w:rPr>
            <w:rStyle w:val="Hyperlink"/>
            <w:noProof/>
          </w:rPr>
          <w:noBreakHyphen/>
          <w:t>1. Summary of Adrift deployments.</w:t>
        </w:r>
        <w:r w:rsidR="00246B4C">
          <w:rPr>
            <w:noProof/>
            <w:webHidden/>
          </w:rPr>
          <w:tab/>
        </w:r>
        <w:r w:rsidR="00246B4C">
          <w:rPr>
            <w:noProof/>
            <w:webHidden/>
          </w:rPr>
          <w:fldChar w:fldCharType="begin"/>
        </w:r>
        <w:r w:rsidR="00246B4C">
          <w:rPr>
            <w:noProof/>
            <w:webHidden/>
          </w:rPr>
          <w:instrText xml:space="preserve"> PAGEREF _Toc184649091 \h </w:instrText>
        </w:r>
        <w:r w:rsidR="00246B4C">
          <w:rPr>
            <w:noProof/>
            <w:webHidden/>
          </w:rPr>
        </w:r>
        <w:r w:rsidR="00246B4C">
          <w:rPr>
            <w:noProof/>
            <w:webHidden/>
          </w:rPr>
          <w:fldChar w:fldCharType="separate"/>
        </w:r>
        <w:r w:rsidR="004529F1">
          <w:rPr>
            <w:noProof/>
            <w:webHidden/>
          </w:rPr>
          <w:t>50</w:t>
        </w:r>
        <w:r w:rsidR="00246B4C">
          <w:rPr>
            <w:noProof/>
            <w:webHidden/>
          </w:rPr>
          <w:fldChar w:fldCharType="end"/>
        </w:r>
      </w:hyperlink>
    </w:p>
    <w:p w14:paraId="17094A27" w14:textId="3825D4C7" w:rsidR="008D2DB4" w:rsidRDefault="008D2DB4" w:rsidP="00C814B9">
      <w:r>
        <w:fldChar w:fldCharType="end"/>
      </w:r>
    </w:p>
    <w:p w14:paraId="70133004" w14:textId="0C1C47FF" w:rsidR="008D2DB4" w:rsidRDefault="008D2DB4" w:rsidP="00C814B9">
      <w:pPr>
        <w:sectPr w:rsidR="008D2DB4" w:rsidSect="00EE74BD">
          <w:footerReference w:type="default" r:id="rId11"/>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85851647"/>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proofErr w:type="spellStart"/>
            <w:r w:rsidRPr="004D21B6">
              <w:rPr>
                <w:i/>
                <w:iCs/>
              </w:rPr>
              <w:t>Berardius</w:t>
            </w:r>
            <w:proofErr w:type="spellEnd"/>
            <w:r w:rsidRPr="004D21B6">
              <w:rPr>
                <w:i/>
                <w:iCs/>
              </w:rPr>
              <w:t xml:space="preserve"> </w:t>
            </w:r>
            <w:proofErr w:type="spellStart"/>
            <w:r w:rsidRPr="004D21B6">
              <w:rPr>
                <w:i/>
                <w:iCs/>
              </w:rPr>
              <w:t>bairdii</w:t>
            </w:r>
            <w:proofErr w:type="spellEnd"/>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 xml:space="preserve">Mesoplodon </w:t>
            </w:r>
            <w:proofErr w:type="spellStart"/>
            <w:r w:rsidRPr="004D21B6">
              <w:rPr>
                <w:i/>
                <w:iCs/>
              </w:rPr>
              <w:t>gink</w:t>
            </w:r>
            <w:r w:rsidR="00565B83">
              <w:rPr>
                <w:i/>
                <w:iCs/>
              </w:rPr>
              <w:t>g</w:t>
            </w:r>
            <w:r w:rsidRPr="004D21B6">
              <w:rPr>
                <w:i/>
                <w:iCs/>
              </w:rPr>
              <w:t>odens</w:t>
            </w:r>
            <w:proofErr w:type="spellEnd"/>
            <w:r w:rsidRPr="00DD2FD4">
              <w:t xml:space="preserve"> (Beaked Whale 43 kHz)</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proofErr w:type="spellStart"/>
            <w:r w:rsidRPr="0092346C">
              <w:t>K</w:t>
            </w:r>
            <w:r w:rsidR="00134DCE">
              <w:t>.</w:t>
            </w:r>
            <w:r w:rsidRPr="0092346C">
              <w:t>spp</w:t>
            </w:r>
            <w:proofErr w:type="spellEnd"/>
            <w:r w:rsidRPr="0092346C">
              <w:t>.</w:t>
            </w:r>
          </w:p>
        </w:tc>
        <w:tc>
          <w:tcPr>
            <w:tcW w:w="7939" w:type="dxa"/>
          </w:tcPr>
          <w:p w14:paraId="7A142B54" w14:textId="12249AB5" w:rsidR="004D21B6" w:rsidRPr="008E4B33" w:rsidRDefault="004D21B6" w:rsidP="004D21B6">
            <w:pPr>
              <w:pStyle w:val="TableCellleft"/>
            </w:pPr>
            <w:proofErr w:type="spellStart"/>
            <w:r w:rsidRPr="004D21B6">
              <w:rPr>
                <w:i/>
                <w:iCs/>
              </w:rPr>
              <w:t>Kogia</w:t>
            </w:r>
            <w:proofErr w:type="spellEnd"/>
            <w:r w:rsidRPr="00DD2FD4">
              <w:t xml:space="preserve"> species (</w:t>
            </w:r>
            <w:r w:rsidRPr="004D21B6">
              <w:rPr>
                <w:i/>
                <w:iCs/>
              </w:rPr>
              <w:t xml:space="preserve">K. </w:t>
            </w:r>
            <w:proofErr w:type="spellStart"/>
            <w:r w:rsidRPr="004D21B6">
              <w:rPr>
                <w:i/>
                <w:iCs/>
              </w:rPr>
              <w:t>breviceps</w:t>
            </w:r>
            <w:proofErr w:type="spellEnd"/>
            <w:r w:rsidRPr="00DD2FD4">
              <w:t xml:space="preserve"> and </w:t>
            </w:r>
            <w:r w:rsidRPr="004D21B6">
              <w:rPr>
                <w:i/>
                <w:iCs/>
              </w:rPr>
              <w:t xml:space="preserve">K. </w:t>
            </w:r>
            <w:proofErr w:type="spellStart"/>
            <w:r w:rsidRPr="004D21B6">
              <w:rPr>
                <w:i/>
                <w:iCs/>
              </w:rPr>
              <w:t>simus</w:t>
            </w:r>
            <w:proofErr w:type="spellEnd"/>
            <w:r w:rsidRPr="00DD2FD4">
              <w:t>)</w:t>
            </w:r>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proofErr w:type="spellStart"/>
            <w:r w:rsidRPr="00762894">
              <w:rPr>
                <w:szCs w:val="18"/>
              </w:rPr>
              <w:t>RoboJ</w:t>
            </w:r>
            <w:proofErr w:type="spellEnd"/>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3669DB">
      <w:pPr>
        <w:pStyle w:val="Heading1"/>
      </w:pPr>
      <w:bookmarkStart w:id="10" w:name="_Toc177733627"/>
      <w:bookmarkStart w:id="11" w:name="_Toc185851648"/>
      <w:r>
        <w:lastRenderedPageBreak/>
        <w:t>Background</w:t>
      </w:r>
      <w:bookmarkEnd w:id="10"/>
      <w:bookmarkEnd w:id="11"/>
    </w:p>
    <w:p w14:paraId="327532A0" w14:textId="42500B97" w:rsidR="00F372ED" w:rsidRDefault="00F372ED" w:rsidP="00F372ED">
      <w:r>
        <w:t>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as well as simultaneous characterization of the overall soundscape.</w:t>
      </w:r>
    </w:p>
    <w:p w14:paraId="13D97C2C" w14:textId="77777777" w:rsidR="00517359" w:rsidRDefault="00517359" w:rsidP="00F372ED"/>
    <w:p w14:paraId="60544417" w14:textId="56D67A98"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t>
      </w:r>
      <w:r w:rsidR="001C2266">
        <w:t xml:space="preserve">days to </w:t>
      </w:r>
      <w:r>
        <w:t xml:space="preserve">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Keating et al. 2018; Simonis 2020)</w:t>
      </w:r>
      <w:r w:rsidR="00621C9D" w:rsidRPr="00621C9D">
        <w:fldChar w:fldCharType="end"/>
      </w:r>
      <w:r>
        <w:t>, and methods have been developed to estimate density and abundance of goose-beaked whales (</w:t>
      </w:r>
      <w:proofErr w:type="spellStart"/>
      <w:r w:rsidRPr="00F372ED">
        <w:rPr>
          <w:i/>
          <w:iCs/>
        </w:rPr>
        <w:t>Ziphius</w:t>
      </w:r>
      <w:proofErr w:type="spellEnd"/>
      <w:r w:rsidRPr="00F372ED">
        <w:rPr>
          <w:i/>
          <w:iCs/>
        </w:rPr>
        <w:t xml:space="preserve"> </w:t>
      </w:r>
      <w:proofErr w:type="spellStart"/>
      <w:r w:rsidRPr="00F372ED">
        <w:rPr>
          <w:i/>
          <w:iCs/>
        </w:rPr>
        <w:t>cavirostris</w:t>
      </w:r>
      <w:proofErr w:type="spellEnd"/>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3F3D7142"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w:t>
      </w:r>
      <w:r w:rsidR="003430C8">
        <w:t xml:space="preserve"> The Applied California Current Ecosystem Studies (ACCESS) surveys provide an opportunity to deploy drifting recorders to monitor the waters offshore San Francisco Bay. This report complements the final </w:t>
      </w:r>
      <w:hyperlink r:id="rId12" w:history="1">
        <w:r w:rsidR="003669DB" w:rsidRPr="003669DB">
          <w:rPr>
            <w:rStyle w:val="Hyperlink"/>
          </w:rPr>
          <w:t xml:space="preserve">Adrift </w:t>
        </w:r>
        <w:r w:rsidR="003430C8" w:rsidRPr="003669DB">
          <w:rPr>
            <w:rStyle w:val="Hyperlink"/>
          </w:rPr>
          <w:t>report</w:t>
        </w:r>
      </w:hyperlink>
      <w:r w:rsidR="003430C8">
        <w:t xml:space="preserve"> with specific focus on the </w:t>
      </w:r>
      <w:r w:rsidR="003669DB">
        <w:t xml:space="preserve">Adrift-ACCESS data collection efforts </w:t>
      </w:r>
      <w:r w:rsidR="003430C8">
        <w:t xml:space="preserve">within these NOAA Sanctuaries. </w:t>
      </w:r>
    </w:p>
    <w:p w14:paraId="18BB5A62" w14:textId="77777777" w:rsidR="00ED0AE4" w:rsidRDefault="00ED0AE4" w:rsidP="00FF38A8"/>
    <w:p w14:paraId="24B36938" w14:textId="539F137C" w:rsidR="00FF38A8" w:rsidRDefault="00FF38A8" w:rsidP="00FF38A8">
      <w:r>
        <w:t>Specific objectives of the Adrift-ACCESS surveys include:</w:t>
      </w:r>
    </w:p>
    <w:p w14:paraId="5D4F62A2" w14:textId="0577F8EC" w:rsidR="00FF38A8" w:rsidRDefault="00F211E4" w:rsidP="00FF38A8">
      <w:pPr>
        <w:pStyle w:val="ListParagraph"/>
        <w:numPr>
          <w:ilvl w:val="0"/>
          <w:numId w:val="38"/>
        </w:numPr>
      </w:pPr>
      <w:r>
        <w:t>Determine the viability</w:t>
      </w:r>
      <w:r w:rsidR="00461A9E">
        <w:t xml:space="preserve"> and value</w:t>
      </w:r>
      <w:r>
        <w:t xml:space="preserve"> of </w:t>
      </w:r>
      <w:r w:rsidR="00461A9E">
        <w:t xml:space="preserve">coordinated drifting recorder PAM monitoring during ACCESS Surveys </w:t>
      </w:r>
    </w:p>
    <w:p w14:paraId="2AAF00C8" w14:textId="77777777" w:rsidR="00F211E4" w:rsidRDefault="00F211E4" w:rsidP="00F211E4">
      <w:pPr>
        <w:pStyle w:val="ListParagraph"/>
        <w:numPr>
          <w:ilvl w:val="0"/>
          <w:numId w:val="38"/>
        </w:numPr>
      </w:pPr>
      <w:r>
        <w:t xml:space="preserve">Identify marine mammal species encountered within the Greater </w:t>
      </w:r>
      <w:proofErr w:type="spellStart"/>
      <w:r>
        <w:t>Farallones</w:t>
      </w:r>
      <w:proofErr w:type="spellEnd"/>
      <w:r>
        <w:t xml:space="preserve"> and Cordell Bank National Marine Sanctuaries</w:t>
      </w:r>
    </w:p>
    <w:p w14:paraId="08D03150" w14:textId="44BE3122" w:rsidR="00F211E4" w:rsidRDefault="00461A9E" w:rsidP="00F211E4">
      <w:pPr>
        <w:pStyle w:val="ListParagraph"/>
        <w:numPr>
          <w:ilvl w:val="0"/>
          <w:numId w:val="38"/>
        </w:numPr>
      </w:pPr>
      <w:r>
        <w:t xml:space="preserve">Provide additional information on </w:t>
      </w:r>
      <w:r w:rsidR="00F211E4">
        <w:t xml:space="preserve">the detection of fin and blue whales within and offshore the Greater </w:t>
      </w:r>
      <w:proofErr w:type="spellStart"/>
      <w:r w:rsidR="00F211E4">
        <w:t>Farallones</w:t>
      </w:r>
      <w:proofErr w:type="spellEnd"/>
      <w:r w:rsidR="00F211E4">
        <w:t xml:space="preserve"> and Cordell Bank National Marine Sanctuary </w:t>
      </w:r>
    </w:p>
    <w:p w14:paraId="6FFAF410" w14:textId="667D5A88" w:rsidR="00F211E4" w:rsidRPr="00FF38A8" w:rsidRDefault="00F211E4" w:rsidP="00F211E4">
      <w:pPr>
        <w:sectPr w:rsidR="00F211E4" w:rsidRPr="00FF38A8" w:rsidSect="00305B2D">
          <w:headerReference w:type="default" r:id="rId13"/>
          <w:footerReference w:type="default" r:id="rId14"/>
          <w:pgSz w:w="12240" w:h="15840"/>
          <w:pgMar w:top="1440" w:right="1440" w:bottom="1440" w:left="1440" w:header="810" w:footer="167" w:gutter="0"/>
          <w:cols w:space="720"/>
          <w:docGrid w:linePitch="360"/>
        </w:sectPr>
      </w:pPr>
    </w:p>
    <w:p w14:paraId="639B3FE8" w14:textId="77777777" w:rsidR="007A3E35" w:rsidRDefault="007A3E35" w:rsidP="007A3E35">
      <w:pPr>
        <w:pStyle w:val="Heading1"/>
      </w:pPr>
      <w:bookmarkStart w:id="12" w:name="_Toc185851649"/>
      <w:bookmarkStart w:id="13" w:name="_Toc177733629"/>
      <w:r>
        <w:lastRenderedPageBreak/>
        <w:t>Methods</w:t>
      </w:r>
      <w:bookmarkEnd w:id="12"/>
    </w:p>
    <w:bookmarkEnd w:id="13"/>
    <w:p w14:paraId="57E454E2" w14:textId="73E2ED9C" w:rsidR="00691F38" w:rsidRDefault="002E3DC5" w:rsidP="00691F38">
      <w:r>
        <w:t xml:space="preserve">The Adrift project surveyed the California Current between Point Conception to the south and Newport, Oregon to the north. </w:t>
      </w:r>
      <w:r w:rsidR="00691F38">
        <w:t xml:space="preserve">The primary focal regions included areas of importance to the initial phases of offshore renewable wind energy development, including two locations in Oregon (Coos Bay to the North, and Brookings to the South), Humboldt, and Morro Bay. </w:t>
      </w:r>
    </w:p>
    <w:p w14:paraId="4863410E" w14:textId="6D994109" w:rsidR="00691F38" w:rsidRDefault="00691F38" w:rsidP="002E3DC5"/>
    <w:p w14:paraId="3806F4FB" w14:textId="653FB1A8" w:rsidR="003D7EFA" w:rsidRDefault="003D7EFA" w:rsidP="003D7EFA">
      <w:r>
        <w:t>The Adrift project</w:t>
      </w:r>
      <w:r w:rsidR="002E3DC5">
        <w:t xml:space="preserve"> partnered with the Greater </w:t>
      </w:r>
      <w:proofErr w:type="spellStart"/>
      <w:r w:rsidR="002E3DC5">
        <w:t>Farallones</w:t>
      </w:r>
      <w:proofErr w:type="spellEnd"/>
      <w:r w:rsidR="002E3DC5">
        <w:t xml:space="preserve"> and the Cordell Bank National Marine Sanctuaries and Point Blue to participate in their tri-annual </w:t>
      </w:r>
      <w:r>
        <w:t>Applied California Current Ecosystem Studies (</w:t>
      </w:r>
      <w:r w:rsidR="002E3DC5">
        <w:t>ACCESS</w:t>
      </w:r>
      <w:r>
        <w:t>)</w:t>
      </w:r>
      <w:r w:rsidR="002E3DC5">
        <w:t xml:space="preserve"> surveys. These surveys provided an opportunity to deploy and retrieve 1-2 drifting recorders in the area offshore San Francisco Bay, providing data to inform the Sanctuaries and to provide an additional dataset between the Morro Bay and Humboldt WEAs</w:t>
      </w:r>
      <w:r w:rsidR="007A3E35">
        <w:t xml:space="preserve">. </w:t>
      </w:r>
      <w:r>
        <w:t xml:space="preserve">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Southall et al. 2023)</w:t>
      </w:r>
      <w:r>
        <w:fldChar w:fldCharType="end"/>
      </w:r>
      <w:r>
        <w:t>: upwelling (March - June), post-upwelling (July - November), and winter (December - February).</w:t>
      </w:r>
      <w:r w:rsidR="00A33BA2">
        <w:t xml:space="preserve"> ACCESS surveys are conducted in late spring through late summer, during the upwelling and post-upwelling oceanographic seasons.</w:t>
      </w:r>
    </w:p>
    <w:p w14:paraId="5B58A4BD" w14:textId="77777777" w:rsidR="007A3E35" w:rsidRDefault="007A3E35" w:rsidP="00F72A68"/>
    <w:p w14:paraId="53D28AC0" w14:textId="187C13BF" w:rsidR="00F72A68" w:rsidRDefault="00F72A68" w:rsidP="00F72A68">
      <w:r>
        <w:t>Drifting recorders consist of a hydrophone array and autonomous recorder at depth with a surface buoy and satellite GPS at the surface to allow for tracking and retrieval (</w:t>
      </w:r>
      <w:r w:rsidR="00A33BA2">
        <w:fldChar w:fldCharType="begin"/>
      </w:r>
      <w:r w:rsidR="00A33BA2">
        <w:instrText xml:space="preserve"> REF _Ref185416908 \h </w:instrText>
      </w:r>
      <w:r w:rsidR="00A33BA2">
        <w:fldChar w:fldCharType="separate"/>
      </w:r>
      <w:r w:rsidR="00A33BA2">
        <w:t xml:space="preserve">Figure </w:t>
      </w:r>
      <w:r w:rsidR="00A33BA2">
        <w:rPr>
          <w:noProof/>
        </w:rPr>
        <w:t>1</w:t>
      </w:r>
      <w:r w:rsidR="00A33BA2">
        <w:fldChar w:fldCharType="end"/>
      </w:r>
      <w:r>
        <w:t xml:space="preserve">). </w:t>
      </w:r>
    </w:p>
    <w:p w14:paraId="5F899C0C" w14:textId="798DD1C0" w:rsidR="00864FF3" w:rsidRDefault="007A3E35" w:rsidP="00F72A68">
      <w:r>
        <w:rPr>
          <w:noProof/>
        </w:rPr>
        <mc:AlternateContent>
          <mc:Choice Requires="wps">
            <w:drawing>
              <wp:anchor distT="0" distB="0" distL="114300" distR="114300" simplePos="0" relativeHeight="251660288" behindDoc="1" locked="0" layoutInCell="1" allowOverlap="1" wp14:anchorId="50B4B01B" wp14:editId="77C6EC14">
                <wp:simplePos x="0" y="0"/>
                <wp:positionH relativeFrom="column">
                  <wp:posOffset>2759075</wp:posOffset>
                </wp:positionH>
                <wp:positionV relativeFrom="paragraph">
                  <wp:posOffset>2846705</wp:posOffset>
                </wp:positionV>
                <wp:extent cx="293941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4ABE1739" w14:textId="3A38330B" w:rsidR="007A3E35" w:rsidRPr="00FB7A50" w:rsidRDefault="007A3E35" w:rsidP="007A3E35">
                            <w:pPr>
                              <w:pStyle w:val="Caption"/>
                              <w:rPr>
                                <w:rFonts w:eastAsia="Times New Roman" w:cs="Times New Roman"/>
                                <w:noProof/>
                                <w:sz w:val="24"/>
                                <w:szCs w:val="24"/>
                              </w:rPr>
                            </w:pPr>
                            <w:bookmarkStart w:id="14" w:name="_Ref185416908"/>
                            <w:bookmarkStart w:id="15" w:name="_Toc185597956"/>
                            <w:r>
                              <w:t xml:space="preserve">Figure </w:t>
                            </w:r>
                            <w:fldSimple w:instr=" SEQ Figure \* ARABIC ">
                              <w:r w:rsidR="00B80A18">
                                <w:rPr>
                                  <w:noProof/>
                                </w:rPr>
                                <w:t>1</w:t>
                              </w:r>
                            </w:fldSimple>
                            <w:bookmarkEnd w:id="14"/>
                            <w:r>
                              <w:t xml:space="preserve">. </w:t>
                            </w:r>
                            <w:r w:rsidRPr="006603E5">
                              <w:t xml:space="preserve"> Diagram of drifting recorders used in the Adrift projec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B4B01B" id="_x0000_t202" coordsize="21600,21600" o:spt="202" path="m,l,21600r21600,l21600,xe">
                <v:stroke joinstyle="miter"/>
                <v:path gradientshapeok="t" o:connecttype="rect"/>
              </v:shapetype>
              <v:shape id="Text Box 1" o:spid="_x0000_s1026" type="#_x0000_t202" style="position:absolute;margin-left:217.25pt;margin-top:224.15pt;width:231.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" stroked="f">
                <v:textbox style="mso-fit-shape-to-text:t" inset="0,0,0,0">
                  <w:txbxContent>
                    <w:p w14:paraId="4ABE1739" w14:textId="3A38330B" w:rsidR="007A3E35" w:rsidRPr="00FB7A50" w:rsidRDefault="007A3E35" w:rsidP="007A3E35">
                      <w:pPr>
                        <w:pStyle w:val="Caption"/>
                        <w:rPr>
                          <w:rFonts w:eastAsia="Times New Roman" w:cs="Times New Roman"/>
                          <w:noProof/>
                          <w:sz w:val="24"/>
                          <w:szCs w:val="24"/>
                        </w:rPr>
                      </w:pPr>
                      <w:bookmarkStart w:id="16" w:name="_Ref185416908"/>
                      <w:bookmarkStart w:id="17" w:name="_Toc185597956"/>
                      <w:r>
                        <w:t xml:space="preserve">Figure </w:t>
                      </w:r>
                      <w:r w:rsidR="0090408E">
                        <w:fldChar w:fldCharType="begin"/>
                      </w:r>
                      <w:r w:rsidR="0090408E">
                        <w:instrText xml:space="preserve"> SEQ Figure \* ARABIC </w:instrText>
                      </w:r>
                      <w:r w:rsidR="0090408E">
                        <w:fldChar w:fldCharType="separate"/>
                      </w:r>
                      <w:r w:rsidR="00B80A18">
                        <w:rPr>
                          <w:noProof/>
                        </w:rPr>
                        <w:t>1</w:t>
                      </w:r>
                      <w:r w:rsidR="0090408E">
                        <w:rPr>
                          <w:noProof/>
                        </w:rPr>
                        <w:fldChar w:fldCharType="end"/>
                      </w:r>
                      <w:bookmarkEnd w:id="16"/>
                      <w:r>
                        <w:t xml:space="preserve">. </w:t>
                      </w:r>
                      <w:r w:rsidRPr="006603E5">
                        <w:t xml:space="preserve"> Diagram of drifting recorders used in the Adrift project.</w:t>
                      </w:r>
                      <w:bookmarkEnd w:id="17"/>
                    </w:p>
                  </w:txbxContent>
                </v:textbox>
                <w10:wrap type="tight"/>
              </v:shape>
            </w:pict>
          </mc:Fallback>
        </mc:AlternateContent>
      </w:r>
      <w:r w:rsidR="008E3F5F">
        <w:rPr>
          <w:noProof/>
        </w:rPr>
        <w:drawing>
          <wp:anchor distT="0" distB="0" distL="114300" distR="114300" simplePos="0" relativeHeight="251658240" behindDoc="1" locked="0" layoutInCell="1" allowOverlap="1" wp14:anchorId="1D4BF639" wp14:editId="0E527899">
            <wp:simplePos x="0" y="0"/>
            <wp:positionH relativeFrom="column">
              <wp:posOffset>2759075</wp:posOffset>
            </wp:positionH>
            <wp:positionV relativeFrom="paragraph">
              <wp:posOffset>144145</wp:posOffset>
            </wp:positionV>
            <wp:extent cx="2939415" cy="2645410"/>
            <wp:effectExtent l="0" t="0" r="0" b="2540"/>
            <wp:wrapTight wrapText="bothSides">
              <wp:wrapPolygon edited="0">
                <wp:start x="0" y="0"/>
                <wp:lineTo x="0" y="21465"/>
                <wp:lineTo x="21418" y="21465"/>
                <wp:lineTo x="21418" y="0"/>
                <wp:lineTo x="0" y="0"/>
              </wp:wrapPolygon>
            </wp:wrapTight>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15"/>
                    <a:stretch>
                      <a:fillRect/>
                    </a:stretch>
                  </pic:blipFill>
                  <pic:spPr>
                    <a:xfrm>
                      <a:off x="0" y="0"/>
                      <a:ext cx="2939415" cy="2645410"/>
                    </a:xfrm>
                    <a:prstGeom prst="rect">
                      <a:avLst/>
                    </a:prstGeom>
                  </pic:spPr>
                </pic:pic>
              </a:graphicData>
            </a:graphic>
            <wp14:sizeRelH relativeFrom="margin">
              <wp14:pctWidth>0</wp14:pctWidth>
            </wp14:sizeRelH>
            <wp14:sizeRelV relativeFrom="margin">
              <wp14:pctHeight>0</wp14:pctHeight>
            </wp14:sizeRelV>
          </wp:anchor>
        </w:drawing>
      </w:r>
    </w:p>
    <w:p w14:paraId="3317A782" w14:textId="3D8D9402" w:rsidR="00F72A68" w:rsidRDefault="00F72A68" w:rsidP="000C2637">
      <w:pPr>
        <w:jc w:val="both"/>
      </w:pPr>
      <w:r>
        <w:t xml:space="preserve">The hydrophone array, recorder, and ancillary components were deployed vertically from the surface trawl float, with the hydrophone array and recorder located 100 or 150 m depth. The acoustic recording equipment consisted of a two-element vertical hydrophone array below the recorder. The top hydrophone consisted of an HTI-92WB and the lower hydrophone consisted of an HTI-96min positioned 5m below the top hydrophone. Recorders consisted of either the (now discontinued) </w:t>
      </w:r>
      <w:proofErr w:type="spellStart"/>
      <w:r w:rsidR="00E50408">
        <w:t>SoundTrap</w:t>
      </w:r>
      <w:proofErr w:type="spellEnd"/>
      <w:r>
        <w:t xml:space="preserve"> 4300 or the </w:t>
      </w:r>
      <w:proofErr w:type="spellStart"/>
      <w:r w:rsidR="00E50408">
        <w:t>SoundTrap</w:t>
      </w:r>
      <w:proofErr w:type="spellEnd"/>
      <w:r>
        <w:t xml:space="preserve"> 640 which allowed for extended deployments (Ocean Instruments, NZ).</w:t>
      </w:r>
      <w:r w:rsidR="00A33BA2">
        <w:t xml:space="preserve"> The anchor was attached below the hydrophone array using a small rope with low breaking strength as a 'weak-link' to mitigate entanglement risk.</w:t>
      </w:r>
    </w:p>
    <w:p w14:paraId="07215213" w14:textId="24566956" w:rsidR="000C2637" w:rsidRDefault="000C2637" w:rsidP="000C2637">
      <w:pPr>
        <w:jc w:val="both"/>
      </w:pPr>
    </w:p>
    <w:p w14:paraId="6E59A25F" w14:textId="515256AB" w:rsidR="000C2637" w:rsidRDefault="000C2637" w:rsidP="000C2637">
      <w:pPr>
        <w:spacing w:after="200" w:line="276" w:lineRule="auto"/>
      </w:pPr>
      <w:r>
        <w:t xml:space="preserve">Initial recordings included a duty cycle to extend deployment, and then all recordings shifted to continuous sampling. Sample rate varied according to the instrument, with a minimum sample rate of 288 kHz. A summary of deployment details can be found in Appendix: </w:t>
      </w:r>
      <w:r>
        <w:fldChar w:fldCharType="begin"/>
      </w:r>
      <w:r>
        <w:instrText xml:space="preserve"> REF _Ref178250528 \h </w:instrText>
      </w:r>
      <w:r>
        <w:fldChar w:fldCharType="separate"/>
      </w:r>
      <w:r>
        <w:t>Adrift Expanded Datasets</w:t>
      </w:r>
      <w:r>
        <w:fldChar w:fldCharType="end"/>
      </w:r>
      <w:r w:rsidR="00A33BA2">
        <w:t xml:space="preserve"> and in the </w:t>
      </w:r>
      <w:hyperlink r:id="rId16" w:history="1">
        <w:r w:rsidR="00A33BA2" w:rsidRPr="00A33BA2">
          <w:rPr>
            <w:rStyle w:val="Hyperlink"/>
          </w:rPr>
          <w:t>Adrift website</w:t>
        </w:r>
      </w:hyperlink>
      <w:r w:rsidRPr="0085198D">
        <w:t>.</w:t>
      </w:r>
    </w:p>
    <w:p w14:paraId="5ED3C6DF" w14:textId="7D81304D" w:rsidR="007F41D6" w:rsidRDefault="007F41D6" w:rsidP="000C2637">
      <w:pPr>
        <w:spacing w:after="200" w:line="276" w:lineRule="auto"/>
      </w:pPr>
    </w:p>
    <w:p w14:paraId="501C5BC1" w14:textId="77777777" w:rsidR="007F41D6" w:rsidRDefault="007F41D6" w:rsidP="007F41D6">
      <w:r>
        <w:lastRenderedPageBreak/>
        <w:t xml:space="preserve">Prior to analysis, data files stored on the </w:t>
      </w:r>
      <w:proofErr w:type="spellStart"/>
      <w:r>
        <w:t>SoundTrap</w:t>
      </w:r>
      <w:proofErr w:type="spellEnd"/>
      <w:r>
        <w:t xml:space="preserve">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hyperlink r:id="rId17" w:history="1">
        <w:r w:rsidRPr="00D9349E">
          <w:rPr>
            <w:rStyle w:val="Hyperlink"/>
          </w:rPr>
          <w:t>GitHub</w:t>
        </w:r>
      </w:hyperlink>
      <w:r>
        <w:t>.</w:t>
      </w:r>
    </w:p>
    <w:p w14:paraId="6AF8E2F6" w14:textId="77777777" w:rsidR="007F41D6" w:rsidRDefault="007F41D6" w:rsidP="007F41D6"/>
    <w:p w14:paraId="2530CD66" w14:textId="5A17400B" w:rsidR="002D07CB" w:rsidRDefault="002D07CB" w:rsidP="002D07CB">
      <w:r>
        <w:t xml:space="preserve">A primary goal of the Adrift-ACCESS project was to identify which marine mammal species frequent the Greater </w:t>
      </w:r>
      <w:proofErr w:type="spellStart"/>
      <w:r>
        <w:t>Farallones</w:t>
      </w:r>
      <w:proofErr w:type="spellEnd"/>
      <w:r>
        <w:t xml:space="preserve"> and Cordell Bank National Marine Sanctuaries, and to describe their seasonal occurrence and distribution within the greater California Current Ecosystem. Different call types are understood to be associated with specific behaviors and therefore provide information related to habitat use. For </w:t>
      </w:r>
      <w:proofErr w:type="spellStart"/>
      <w:r>
        <w:t>mysticete</w:t>
      </w:r>
      <w:proofErr w:type="spellEnd"/>
      <w:r>
        <w:t xml:space="preserve"> (baleen) whales, we focused on blue whales (</w:t>
      </w:r>
      <w:r w:rsidRPr="00A339DC">
        <w:rPr>
          <w:i/>
          <w:iCs/>
        </w:rPr>
        <w:t>Balaenoptera musculus</w:t>
      </w:r>
      <w:r>
        <w:t>), fin whales (</w:t>
      </w:r>
      <w:r w:rsidRPr="00A339DC">
        <w:rPr>
          <w:i/>
          <w:iCs/>
        </w:rPr>
        <w:t>B</w:t>
      </w:r>
      <w:r>
        <w:rPr>
          <w:i/>
          <w:iCs/>
        </w:rPr>
        <w:t>.</w:t>
      </w:r>
      <w:r w:rsidRPr="00A339DC">
        <w:rPr>
          <w:i/>
          <w:iCs/>
        </w:rPr>
        <w:t xml:space="preserve"> physalus</w:t>
      </w:r>
      <w:r>
        <w:t xml:space="preserve">), </w:t>
      </w:r>
      <w:proofErr w:type="spellStart"/>
      <w:r>
        <w:t>Bryde’s</w:t>
      </w:r>
      <w:proofErr w:type="spellEnd"/>
      <w:r>
        <w:t xml:space="preserve"> whales (</w:t>
      </w:r>
      <w:r w:rsidRPr="00A339DC">
        <w:rPr>
          <w:i/>
          <w:iCs/>
        </w:rPr>
        <w:t>B</w:t>
      </w:r>
      <w:r>
        <w:rPr>
          <w:i/>
          <w:iCs/>
        </w:rPr>
        <w:t>.</w:t>
      </w:r>
      <w:r w:rsidRPr="00A339DC">
        <w:rPr>
          <w:i/>
          <w:iCs/>
        </w:rPr>
        <w:t xml:space="preserve"> </w:t>
      </w:r>
      <w:proofErr w:type="spellStart"/>
      <w:r w:rsidRPr="00A339DC">
        <w:rPr>
          <w:i/>
          <w:iCs/>
        </w:rPr>
        <w:t>edeni</w:t>
      </w:r>
      <w:proofErr w:type="spellEnd"/>
      <w:r>
        <w:t>), sei whales (</w:t>
      </w:r>
      <w:r w:rsidRPr="00A339DC">
        <w:rPr>
          <w:i/>
          <w:iCs/>
        </w:rPr>
        <w:t>B</w:t>
      </w:r>
      <w:r>
        <w:rPr>
          <w:i/>
          <w:iCs/>
        </w:rPr>
        <w:t>.</w:t>
      </w:r>
      <w:r w:rsidRPr="00A339DC">
        <w:rPr>
          <w:i/>
          <w:iCs/>
        </w:rPr>
        <w:t xml:space="preserve"> borealis</w:t>
      </w:r>
      <w:r>
        <w:t>), humpback whales (</w:t>
      </w:r>
      <w:r w:rsidRPr="00A339DC">
        <w:rPr>
          <w:i/>
          <w:iCs/>
        </w:rPr>
        <w:t>Megaptera nov</w:t>
      </w:r>
      <w:r>
        <w:rPr>
          <w:i/>
          <w:iCs/>
        </w:rPr>
        <w:t>aea</w:t>
      </w:r>
      <w:r w:rsidRPr="00A339DC">
        <w:rPr>
          <w:i/>
          <w:iCs/>
        </w:rPr>
        <w:t>ngliae</w:t>
      </w:r>
      <w:r>
        <w:t>), gray whale (</w:t>
      </w:r>
      <w:proofErr w:type="spellStart"/>
      <w:r w:rsidRPr="00A339DC">
        <w:rPr>
          <w:i/>
          <w:iCs/>
        </w:rPr>
        <w:t>E</w:t>
      </w:r>
      <w:r>
        <w:rPr>
          <w:i/>
          <w:iCs/>
        </w:rPr>
        <w:t>sch</w:t>
      </w:r>
      <w:r w:rsidRPr="00A339DC">
        <w:rPr>
          <w:i/>
          <w:iCs/>
        </w:rPr>
        <w:t>richtius</w:t>
      </w:r>
      <w:proofErr w:type="spellEnd"/>
      <w:r w:rsidRPr="00A339DC">
        <w:rPr>
          <w:i/>
          <w:iCs/>
        </w:rPr>
        <w:t xml:space="preserve"> robustus</w:t>
      </w:r>
      <w:r>
        <w:t>) and minke whales (</w:t>
      </w:r>
      <w:r w:rsidRPr="00A339DC">
        <w:rPr>
          <w:i/>
          <w:iCs/>
        </w:rPr>
        <w:t xml:space="preserve">B. </w:t>
      </w:r>
      <w:proofErr w:type="spellStart"/>
      <w:r w:rsidRPr="00A339DC">
        <w:rPr>
          <w:i/>
          <w:iCs/>
        </w:rPr>
        <w:t>acutorostrata</w:t>
      </w:r>
      <w:proofErr w:type="spellEnd"/>
      <w:r>
        <w:t>). For odontocetes (toothed whales), we focused on sperm whales (</w:t>
      </w:r>
      <w:r w:rsidRPr="00A339DC">
        <w:rPr>
          <w:i/>
          <w:iCs/>
        </w:rPr>
        <w:t>Physeter macrocephalus</w:t>
      </w:r>
      <w:r>
        <w:t xml:space="preserve">), beaked whales (all regional species), dolphins (including </w:t>
      </w:r>
      <w:proofErr w:type="spellStart"/>
      <w:r>
        <w:t>Risso’s</w:t>
      </w:r>
      <w:proofErr w:type="spellEnd"/>
      <w:r>
        <w:t xml:space="preserve"> dolphins, </w:t>
      </w:r>
      <w:r w:rsidRPr="00A339DC">
        <w:rPr>
          <w:i/>
          <w:iCs/>
        </w:rPr>
        <w:t>Grampus griseus</w:t>
      </w:r>
      <w:r>
        <w:t xml:space="preserve">, and Pacific white-sided dolphins, </w:t>
      </w:r>
      <w:proofErr w:type="spellStart"/>
      <w:r w:rsidRPr="00A339DC">
        <w:rPr>
          <w:i/>
          <w:iCs/>
        </w:rPr>
        <w:t>Lagenorhynchus</w:t>
      </w:r>
      <w:proofErr w:type="spellEnd"/>
      <w:r w:rsidRPr="00A339DC">
        <w:rPr>
          <w:i/>
          <w:iCs/>
        </w:rPr>
        <w:t xml:space="preserve"> </w:t>
      </w:r>
      <w:proofErr w:type="spellStart"/>
      <w:r w:rsidRPr="00A339DC">
        <w:rPr>
          <w:i/>
          <w:iCs/>
        </w:rPr>
        <w:t>obliquidens</w:t>
      </w:r>
      <w:proofErr w:type="spellEnd"/>
      <w:r>
        <w:t xml:space="preserve">), and narrow band high frequency (NBHF) species (harbor porpoise, </w:t>
      </w:r>
      <w:proofErr w:type="spellStart"/>
      <w:r w:rsidRPr="00A339DC">
        <w:rPr>
          <w:i/>
          <w:iCs/>
        </w:rPr>
        <w:t>Phoceona</w:t>
      </w:r>
      <w:proofErr w:type="spellEnd"/>
      <w:r w:rsidRPr="00A339DC">
        <w:rPr>
          <w:i/>
          <w:iCs/>
        </w:rPr>
        <w:t xml:space="preserve"> </w:t>
      </w:r>
      <w:proofErr w:type="spellStart"/>
      <w:r w:rsidRPr="00A339DC">
        <w:rPr>
          <w:i/>
          <w:iCs/>
        </w:rPr>
        <w:t>phocoena</w:t>
      </w:r>
      <w:proofErr w:type="spellEnd"/>
      <w:r>
        <w:t xml:space="preserve">, Dall’s porpoise, </w:t>
      </w:r>
      <w:proofErr w:type="spellStart"/>
      <w:r w:rsidRPr="00A339DC">
        <w:rPr>
          <w:i/>
          <w:iCs/>
        </w:rPr>
        <w:t>Phocoenoides</w:t>
      </w:r>
      <w:proofErr w:type="spellEnd"/>
      <w:r w:rsidRPr="00A339DC">
        <w:rPr>
          <w:i/>
          <w:iCs/>
        </w:rPr>
        <w:t xml:space="preserve"> dalli</w:t>
      </w:r>
      <w:r>
        <w:t xml:space="preserve">, and </w:t>
      </w:r>
      <w:proofErr w:type="spellStart"/>
      <w:r w:rsidRPr="00DD2507">
        <w:rPr>
          <w:i/>
          <w:iCs/>
        </w:rPr>
        <w:t>Kogia</w:t>
      </w:r>
      <w:proofErr w:type="spellEnd"/>
      <w:r>
        <w:t xml:space="preserve"> spp.). </w:t>
      </w:r>
    </w:p>
    <w:p w14:paraId="4D6E4543" w14:textId="77777777" w:rsidR="002D07CB" w:rsidRDefault="002D07CB" w:rsidP="007F41D6"/>
    <w:p w14:paraId="76F0DCA1" w14:textId="510CD527" w:rsidR="003B3174" w:rsidRDefault="007F41D6" w:rsidP="003B3174">
      <w:r>
        <w:t xml:space="preserve">Raw recording data were processed and analyzed to detect the presence of calls </w:t>
      </w:r>
      <w:r w:rsidR="002D07CB">
        <w:t>associated with these species, with different analysis methods for different species</w:t>
      </w:r>
      <w:r w:rsidR="003B3174">
        <w:t>.</w:t>
      </w:r>
      <w:r w:rsidR="003B3174" w:rsidRPr="003B3174">
        <w:t xml:space="preserve"> </w:t>
      </w:r>
      <w:r w:rsidR="003B3174">
        <w:t xml:space="preserve">Detection of sounds were noted in hourly bins; and detection methods varied by species. Analysis was not conducted on recordings deemed unusable due to excessive self-noise. Additional details can be found in our </w:t>
      </w:r>
      <w:hyperlink r:id="rId18" w:history="1">
        <w:proofErr w:type="spellStart"/>
        <w:r w:rsidR="003B3174" w:rsidRPr="002D07CB">
          <w:rPr>
            <w:rStyle w:val="Hyperlink"/>
          </w:rPr>
          <w:t>Github</w:t>
        </w:r>
        <w:proofErr w:type="spellEnd"/>
        <w:r w:rsidR="003B3174" w:rsidRPr="002D07CB">
          <w:rPr>
            <w:rStyle w:val="Hyperlink"/>
          </w:rPr>
          <w:t xml:space="preserve"> analysis methods</w:t>
        </w:r>
      </w:hyperlink>
      <w:r w:rsidR="003B3174">
        <w:t xml:space="preserve">. </w:t>
      </w:r>
    </w:p>
    <w:p w14:paraId="22376AC1" w14:textId="77777777" w:rsidR="003B3174" w:rsidRDefault="003B3174" w:rsidP="007F41D6"/>
    <w:p w14:paraId="2C5A54A5" w14:textId="430720EA" w:rsidR="003B3174" w:rsidRDefault="003B3174" w:rsidP="003B3174">
      <w:r w:rsidRPr="003B3174">
        <w:rPr>
          <w:b/>
          <w:bCs/>
        </w:rPr>
        <w:t>Sperm Whales.</w:t>
      </w:r>
      <w:r>
        <w:t xml:space="preserve"> An experienced analyst manually scanned 1 </w:t>
      </w:r>
      <w:proofErr w:type="spellStart"/>
      <w:r>
        <w:t>hr</w:t>
      </w:r>
      <w:proofErr w:type="spellEnd"/>
      <w:r>
        <w:t xml:space="preserve"> LTSA windows created with 48 kHz decimated data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 (lower frequency emphasis at 2-4 kHz, longer inter-click interval, ICI) associated with adult males were also logged. </w:t>
      </w:r>
    </w:p>
    <w:p w14:paraId="038690B2" w14:textId="77777777" w:rsidR="003B3174" w:rsidRDefault="003B3174" w:rsidP="003B3174"/>
    <w:p w14:paraId="38A79B72" w14:textId="2E1C5739" w:rsidR="003B3174" w:rsidRDefault="003B3174" w:rsidP="003B3174">
      <w:r w:rsidRPr="003B3174">
        <w:rPr>
          <w:b/>
          <w:bCs/>
        </w:rPr>
        <w:t xml:space="preserve">Beaked Whales. </w:t>
      </w:r>
      <w:r>
        <w:t xml:space="preserve">Multiple click detectors were run on 288 kHz decimated data using </w:t>
      </w:r>
      <w:hyperlink r:id="rId19" w:history="1">
        <w:proofErr w:type="spellStart"/>
        <w:r w:rsidRPr="00662AE9">
          <w:rPr>
            <w:rStyle w:val="Hyperlink"/>
          </w:rPr>
          <w:t>PAMGuard</w:t>
        </w:r>
        <w:proofErr w:type="spellEnd"/>
      </w:hyperlink>
      <w:r>
        <w:t xml:space="preserve"> (v.2.02.09f). The Click Template Classification module in </w:t>
      </w:r>
      <w:proofErr w:type="spellStart"/>
      <w:r>
        <w:t>PAMGuard</w:t>
      </w:r>
      <w:proofErr w:type="spellEnd"/>
      <w:r>
        <w:t xml:space="preserve"> was used to assign correlation scores to click templates from the following click types: goose-beaked whales, Baird's beaked whales (</w:t>
      </w:r>
      <w:proofErr w:type="spellStart"/>
      <w:r w:rsidRPr="003B3174">
        <w:rPr>
          <w:i/>
          <w:iCs/>
        </w:rPr>
        <w:t>Berardius</w:t>
      </w:r>
      <w:proofErr w:type="spellEnd"/>
      <w:r w:rsidRPr="003B3174">
        <w:rPr>
          <w:i/>
          <w:iCs/>
        </w:rPr>
        <w:t xml:space="preserve"> </w:t>
      </w:r>
      <w:proofErr w:type="spellStart"/>
      <w:r w:rsidRPr="003B3174">
        <w:rPr>
          <w:i/>
          <w:iCs/>
        </w:rPr>
        <w:t>bairdii</w:t>
      </w:r>
      <w:proofErr w:type="spellEnd"/>
      <w:r>
        <w:t>), Blainville's beaked whales (</w:t>
      </w:r>
      <w:r w:rsidRPr="003B3174">
        <w:rPr>
          <w:i/>
          <w:iCs/>
        </w:rPr>
        <w:t xml:space="preserve">Mesoplodon </w:t>
      </w:r>
      <w:proofErr w:type="spellStart"/>
      <w:r w:rsidRPr="003B3174">
        <w:rPr>
          <w:i/>
          <w:iCs/>
        </w:rPr>
        <w:t>densirostris</w:t>
      </w:r>
      <w:proofErr w:type="spellEnd"/>
      <w:r>
        <w:t xml:space="preserve">), </w:t>
      </w:r>
      <w:proofErr w:type="spellStart"/>
      <w:r>
        <w:t>Stejneger's</w:t>
      </w:r>
      <w:proofErr w:type="spellEnd"/>
      <w:r>
        <w:t xml:space="preserve"> beaked whales (</w:t>
      </w:r>
      <w:r w:rsidRPr="003B3174">
        <w:rPr>
          <w:i/>
          <w:iCs/>
        </w:rPr>
        <w:t xml:space="preserve">M. </w:t>
      </w:r>
      <w:proofErr w:type="spellStart"/>
      <w:r w:rsidRPr="003B3174">
        <w:rPr>
          <w:i/>
          <w:iCs/>
        </w:rPr>
        <w:t>stejnegeri</w:t>
      </w:r>
      <w:proofErr w:type="spellEnd"/>
      <w:r>
        <w:t>), Hubb's beaked whales (</w:t>
      </w:r>
      <w:r w:rsidRPr="003B3174">
        <w:rPr>
          <w:i/>
          <w:iCs/>
        </w:rPr>
        <w:t xml:space="preserve">M. </w:t>
      </w:r>
      <w:proofErr w:type="spellStart"/>
      <w:r w:rsidRPr="003B3174">
        <w:rPr>
          <w:i/>
          <w:iCs/>
        </w:rPr>
        <w:t>carlhubbsi</w:t>
      </w:r>
      <w:proofErr w:type="spellEnd"/>
      <w:r>
        <w:t xml:space="preserve">, formerly BW37V), Cross Seamount Beaked Whale (BWC), and unidentified beaked whale BW43 (BW43, recently identified as </w:t>
      </w:r>
      <w:r w:rsidRPr="003B3174">
        <w:rPr>
          <w:i/>
          <w:iCs/>
        </w:rPr>
        <w:t xml:space="preserve">M. </w:t>
      </w:r>
      <w:proofErr w:type="spellStart"/>
      <w:r w:rsidRPr="003B3174">
        <w:rPr>
          <w:i/>
          <w:iCs/>
        </w:rPr>
        <w:t>ginkgodens</w:t>
      </w:r>
      <w:proofErr w:type="spellEnd"/>
      <w:r>
        <w:t xml:space="preserve"> </w:t>
      </w:r>
      <w:r>
        <w:fldChar w:fldCharType="begin"/>
      </w:r>
      <w:r>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fldChar w:fldCharType="separate"/>
      </w:r>
      <w:r w:rsidRPr="00826252">
        <w:t>(Henderson et al.</w:t>
      </w:r>
      <w:r>
        <w:t xml:space="preserve">, </w:t>
      </w:r>
      <w:r w:rsidRPr="003B3174">
        <w:rPr>
          <w:i/>
          <w:iCs/>
        </w:rPr>
        <w:t>in prep.</w:t>
      </w:r>
      <w:r w:rsidRPr="00826252">
        <w:t>)</w:t>
      </w:r>
      <w:r>
        <w:fldChar w:fldCharType="end"/>
      </w:r>
      <w:r>
        <w:t xml:space="preserve">). All potential beaked whale events and species identifications were manually corrected by an analyst by reviewing detection and event features in </w:t>
      </w:r>
      <w:proofErr w:type="spellStart"/>
      <w:r>
        <w:t>PAMGuard</w:t>
      </w:r>
      <w:proofErr w:type="spellEnd"/>
      <w:r>
        <w:t xml:space="preserve">. </w:t>
      </w:r>
    </w:p>
    <w:p w14:paraId="104AEBB1" w14:textId="77777777" w:rsidR="003B3174" w:rsidRPr="003B3174" w:rsidRDefault="003B3174" w:rsidP="003B3174">
      <w:pPr>
        <w:rPr>
          <w:b/>
          <w:bCs/>
        </w:rPr>
      </w:pPr>
    </w:p>
    <w:p w14:paraId="35E03FA2" w14:textId="77777777" w:rsidR="003B3174" w:rsidRDefault="003B3174" w:rsidP="003B3174">
      <w:r w:rsidRPr="003B3174">
        <w:rPr>
          <w:b/>
          <w:bCs/>
        </w:rPr>
        <w:lastRenderedPageBreak/>
        <w:t>Dolphins.</w:t>
      </w:r>
      <w:r>
        <w:t xml:space="preserve"> An experienced analyst manually scanned 1 </w:t>
      </w:r>
      <w:proofErr w:type="spellStart"/>
      <w:r>
        <w:t>hr</w:t>
      </w:r>
      <w:proofErr w:type="spellEnd"/>
      <w:r>
        <w:t xml:space="preserve"> LTSA windows to identify the start and end times of dolphin acoustic events. The analyst noted the presence of different click types to identify </w:t>
      </w:r>
      <w:proofErr w:type="spellStart"/>
      <w:r>
        <w:t>Risso's</w:t>
      </w:r>
      <w:proofErr w:type="spellEnd"/>
      <w:r>
        <w:t xml:space="preserve"> dolphins and Pacific white-sided dolphins within these events </w:t>
      </w:r>
      <w:r>
        <w:fldChar w:fldCharType="begin"/>
      </w:r>
      <w:r>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fldChar w:fldCharType="separate"/>
      </w:r>
      <w:r w:rsidRPr="00661D59">
        <w:t>(</w:t>
      </w:r>
      <w:proofErr w:type="spellStart"/>
      <w:r w:rsidRPr="00661D59">
        <w:t>Soldevilla</w:t>
      </w:r>
      <w:proofErr w:type="spellEnd"/>
      <w:r w:rsidRPr="00661D59">
        <w:t xml:space="preserve"> et al. 2008)</w:t>
      </w:r>
      <w:r>
        <w:fldChar w:fldCharType="end"/>
      </w:r>
      <w:r>
        <w:t xml:space="preserve">. Some dolphin species produce echolocation clicks which cannot currently be classified from the LTSA; those species 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therefore, dolphin whistle events are all attributed to "Unidentified Odontocetes". </w:t>
      </w:r>
    </w:p>
    <w:p w14:paraId="76F5F155" w14:textId="77777777" w:rsidR="003B3174" w:rsidRDefault="003B3174" w:rsidP="003B3174"/>
    <w:p w14:paraId="54382EA8" w14:textId="77777777" w:rsidR="003B3174" w:rsidRDefault="003B3174" w:rsidP="003B3174">
      <w:r w:rsidRPr="003B3174">
        <w:rPr>
          <w:b/>
          <w:bCs/>
        </w:rPr>
        <w:t>Narrow Band High Frequency Species</w:t>
      </w:r>
      <w:r>
        <w:t xml:space="preserve"> (</w:t>
      </w:r>
      <w:proofErr w:type="spellStart"/>
      <w:r w:rsidRPr="003B3174">
        <w:rPr>
          <w:i/>
          <w:iCs/>
        </w:rPr>
        <w:t>Kogia</w:t>
      </w:r>
      <w:proofErr w:type="spellEnd"/>
      <w:r>
        <w:t xml:space="preserve"> spp., porpoise). A NBHF click detector was run on full bandwidth data using </w:t>
      </w:r>
      <w:proofErr w:type="spellStart"/>
      <w:r>
        <w:t>PAMGuard</w:t>
      </w:r>
      <w:proofErr w:type="spellEnd"/>
      <w:r>
        <w:t xml:space="preserve"> (v2.02.09).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w:t>
      </w:r>
      <w:proofErr w:type="spellStart"/>
      <w:r>
        <w:t>PAMGuard</w:t>
      </w:r>
      <w:proofErr w:type="spellEnd"/>
      <w:r>
        <w:t xml:space="preserve"> Viewer. </w:t>
      </w:r>
    </w:p>
    <w:p w14:paraId="1E08D3FD" w14:textId="77777777" w:rsidR="003B3174" w:rsidRDefault="003B3174" w:rsidP="003B3174">
      <w:pPr>
        <w:rPr>
          <w:b/>
          <w:bCs/>
        </w:rPr>
      </w:pPr>
    </w:p>
    <w:p w14:paraId="3C223E84" w14:textId="51C21768" w:rsidR="003B3174" w:rsidRDefault="003B3174" w:rsidP="003B3174">
      <w:r w:rsidRPr="003B3174">
        <w:rPr>
          <w:b/>
          <w:bCs/>
        </w:rPr>
        <w:t>Blue Whales.</w:t>
      </w:r>
      <w:r>
        <w:t xml:space="preserve"> Detection of blue whale A, B, and D calls were identified by an experienced analyst scanning hourly LTSA windows.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p>
    <w:p w14:paraId="08C519EF" w14:textId="77777777" w:rsidR="003B3174" w:rsidRDefault="003B3174" w:rsidP="003B3174"/>
    <w:p w14:paraId="0C80A059" w14:textId="77777777" w:rsidR="003B3174" w:rsidRDefault="003B3174" w:rsidP="003B3174">
      <w:r w:rsidRPr="003B3174">
        <w:rPr>
          <w:b/>
          <w:bCs/>
        </w:rPr>
        <w:t>Fin Whales.</w:t>
      </w:r>
      <w:r>
        <w:t xml:space="preserve"> Due to complications associated with fin whale call structure, we implemented multiple methods to detect fin whale 20 and 40 Hz calls. For all datasets, fin whale 20 and 40 Hz calls were analyzed by our research partner OSA using a </w:t>
      </w:r>
      <w:proofErr w:type="spellStart"/>
      <w:r>
        <w:t>PAMGuard</w:t>
      </w:r>
      <w:proofErr w:type="spellEnd"/>
      <w:r>
        <w:t xml:space="preserve"> whistle and moan detector (v2.02.09) and reviewed by an experienced analyst in </w:t>
      </w:r>
      <w:proofErr w:type="spellStart"/>
      <w:r>
        <w:t>PAMGuard's</w:t>
      </w:r>
      <w:proofErr w:type="spellEnd"/>
      <w:r>
        <w:t xml:space="preserve"> Viewer Mode. Detections were grouped into acoustic events using the Detection Group </w:t>
      </w:r>
      <w:proofErr w:type="spellStart"/>
      <w:r>
        <w:t>Localiser</w:t>
      </w:r>
      <w:proofErr w:type="spellEnd"/>
      <w:r>
        <w:t xml:space="preserve"> module. Acoustic events were then binned into hourly presence for the 40 Hz fin whale call type. </w:t>
      </w:r>
    </w:p>
    <w:p w14:paraId="3D94247D" w14:textId="77777777" w:rsidR="003B3174" w:rsidRDefault="003B3174" w:rsidP="003B3174"/>
    <w:p w14:paraId="7748A50D" w14:textId="77777777" w:rsidR="003B3174" w:rsidRDefault="003B3174" w:rsidP="003B3174">
      <w:r>
        <w:t xml:space="preserve">Fin whale 20 Hz calls were also detected using the click detector in </w:t>
      </w:r>
      <w:proofErr w:type="spellStart"/>
      <w:r>
        <w:t>PAMGuard</w:t>
      </w:r>
      <w:proofErr w:type="spellEnd"/>
      <w:r>
        <w:t xml:space="preserve">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predictions with scores greater than 0.5 were manually reviewed by an experienced analyst for final classification.</w:t>
      </w:r>
    </w:p>
    <w:p w14:paraId="38F0D52A" w14:textId="77777777" w:rsidR="003B3174" w:rsidRDefault="003B3174" w:rsidP="003B3174"/>
    <w:p w14:paraId="20C1C52F" w14:textId="77777777" w:rsidR="003B3174" w:rsidRDefault="003B3174" w:rsidP="003B3174">
      <w:r w:rsidRPr="003B3174">
        <w:rPr>
          <w:b/>
          <w:bCs/>
        </w:rPr>
        <w:t>Humpback Whales.</w:t>
      </w:r>
      <w:r>
        <w:t xml:space="preserve"> An experienced analyst manually scanned spectrograms of 12 kHz decimated data to detect the presence of humpback whale calls. Humpback whale calls were categorized as song, social, or undetermined calls. Cross validation of a portion of calls was completed with Dr. Alison </w:t>
      </w:r>
      <w:proofErr w:type="spellStart"/>
      <w:r>
        <w:t>Stimpert</w:t>
      </w:r>
      <w:proofErr w:type="spellEnd"/>
      <w:r>
        <w:t xml:space="preserve"> to ensure consistency with expert annotations. </w:t>
      </w:r>
    </w:p>
    <w:p w14:paraId="44B6546C" w14:textId="77777777" w:rsidR="003B3174" w:rsidRDefault="003B3174" w:rsidP="003B3174"/>
    <w:p w14:paraId="21D17D7E" w14:textId="77777777" w:rsidR="003B3174" w:rsidRDefault="003B3174" w:rsidP="003B3174">
      <w:proofErr w:type="spellStart"/>
      <w:r w:rsidRPr="003B3174">
        <w:rPr>
          <w:b/>
          <w:bCs/>
        </w:rPr>
        <w:t>Bryde’s</w:t>
      </w:r>
      <w:proofErr w:type="spellEnd"/>
      <w:r w:rsidRPr="003B3174">
        <w:rPr>
          <w:b/>
          <w:bCs/>
        </w:rPr>
        <w:t xml:space="preserve"> and Sei Whales.</w:t>
      </w:r>
      <w:r>
        <w:t xml:space="preserve"> Detection of calls associated with </w:t>
      </w:r>
      <w:proofErr w:type="spellStart"/>
      <w:r>
        <w:t>Bryde’s</w:t>
      </w:r>
      <w:proofErr w:type="spellEnd"/>
      <w:r>
        <w:t xml:space="preserve"> and sei whales was conducted by our partners at OSA; a whistle and moan detector was used to detect calls associated with </w:t>
      </w:r>
      <w:proofErr w:type="spellStart"/>
      <w:r>
        <w:t>Bryde's</w:t>
      </w:r>
      <w:proofErr w:type="spellEnd"/>
      <w:r>
        <w:t xml:space="preserve"> (Be4) and sei whales (frequency modulated </w:t>
      </w:r>
      <w:proofErr w:type="spellStart"/>
      <w:r>
        <w:t>downsweep</w:t>
      </w:r>
      <w:proofErr w:type="spellEnd"/>
      <w:r>
        <w:t xml:space="preserve"> calls identified </w:t>
      </w:r>
      <w:r>
        <w:lastRenderedPageBreak/>
        <w:t xml:space="preserve">in </w:t>
      </w:r>
      <w:r>
        <w:fldChar w:fldCharType="begin"/>
      </w:r>
      <w:r>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t>(</w:t>
      </w:r>
      <w:r w:rsidRPr="000525C2">
        <w:t>2007)</w:t>
      </w:r>
      <w:r>
        <w:fldChar w:fldCharType="end"/>
      </w:r>
      <w:r>
        <w:t xml:space="preserve">). Potential calls were reviewed by an experienced OSA analyst in </w:t>
      </w:r>
      <w:proofErr w:type="spellStart"/>
      <w:r>
        <w:t>PAMGuard's</w:t>
      </w:r>
      <w:proofErr w:type="spellEnd"/>
      <w:r>
        <w:t xml:space="preserve"> Viewer Mode. Detections were grouped into acoustic events using the Detection Group </w:t>
      </w:r>
      <w:proofErr w:type="spellStart"/>
      <w:r>
        <w:t>Localiser</w:t>
      </w:r>
      <w:proofErr w:type="spellEnd"/>
      <w:r>
        <w:t xml:space="preserve"> module. Acoustic events were then binned into hourly presence for the presence of </w:t>
      </w:r>
      <w:proofErr w:type="spellStart"/>
      <w:r>
        <w:t>Bryde's</w:t>
      </w:r>
      <w:proofErr w:type="spellEnd"/>
      <w:r>
        <w:t xml:space="preserve"> and sei whales. Deployments with excessive self-noise (such as strumming) that consistently impacted our ability to detect </w:t>
      </w:r>
      <w:proofErr w:type="spellStart"/>
      <w:r>
        <w:t>Bryde's</w:t>
      </w:r>
      <w:proofErr w:type="spellEnd"/>
      <w:r>
        <w:t xml:space="preserve"> and sei whales were eliminated from this analysis. </w:t>
      </w:r>
    </w:p>
    <w:p w14:paraId="7CC7FE78" w14:textId="77777777" w:rsidR="003B3174" w:rsidRDefault="003B3174" w:rsidP="003B3174"/>
    <w:p w14:paraId="39F37A9A" w14:textId="5BF5920D" w:rsidR="007F41D6" w:rsidRDefault="003B3174" w:rsidP="007F41D6">
      <w:r w:rsidRPr="003B3174">
        <w:rPr>
          <w:b/>
          <w:bCs/>
        </w:rPr>
        <w:t>Gray Whales.</w:t>
      </w:r>
      <w:r>
        <w:t xml:space="preserve"> An experienced analyst manually scanned spectrograms of 12 kHz decimated data to detect calls associated with gray whales. Presence of gray whales were indicated, but call classes were not specified. Cross validation of a portion of calls was verified by Dr. Alison </w:t>
      </w:r>
      <w:proofErr w:type="spellStart"/>
      <w:r>
        <w:t>Stimpert</w:t>
      </w:r>
      <w:proofErr w:type="spellEnd"/>
      <w:r>
        <w:t xml:space="preserve"> to ensure consistency with expert annotations. </w:t>
      </w:r>
    </w:p>
    <w:p w14:paraId="518D0BE3" w14:textId="35877B16" w:rsidR="00455BD5" w:rsidRDefault="00455BD5" w:rsidP="00455BD5">
      <w:pPr>
        <w:pStyle w:val="Heading2"/>
      </w:pPr>
      <w:bookmarkStart w:id="16" w:name="_Toc185851650"/>
      <w:r>
        <w:t>Soundscape</w:t>
      </w:r>
      <w:bookmarkEnd w:id="16"/>
    </w:p>
    <w:p w14:paraId="51E39D7C" w14:textId="607ED591" w:rsidR="00455BD5" w:rsidRDefault="00D039E9" w:rsidP="00455BD5">
      <w:r w:rsidRPr="002D07CB">
        <w:rPr>
          <w:b/>
          <w:bCs/>
        </w:rPr>
        <w:t>Power Spectral Density</w:t>
      </w:r>
      <w:r w:rsidR="002D07CB" w:rsidRPr="002D07CB">
        <w:rPr>
          <w:b/>
          <w:bCs/>
        </w:rPr>
        <w:t>.</w:t>
      </w:r>
      <w:r w:rsidR="002D07CB">
        <w:t xml:space="preserve"> </w:t>
      </w:r>
      <w:r w:rsidR="00455BD5">
        <w:t xml:space="preserve">Soundscape metrics aligned with </w:t>
      </w:r>
      <w:hyperlink r:id="rId20" w:history="1">
        <w:proofErr w:type="spellStart"/>
        <w:r w:rsidR="00455BD5" w:rsidRPr="00455BD5">
          <w:rPr>
            <w:rStyle w:val="Hyperlink"/>
          </w:rPr>
          <w:t>SanctSound</w:t>
        </w:r>
        <w:proofErr w:type="spellEnd"/>
        <w:r w:rsidR="00455BD5" w:rsidRPr="00455BD5">
          <w:rPr>
            <w:rStyle w:val="Hyperlink"/>
          </w:rPr>
          <w:t xml:space="preserve"> protocols</w:t>
        </w:r>
      </w:hyperlink>
      <w:r w:rsidR="00455BD5">
        <w:t xml:space="preserve"> and were measured using Triton </w:t>
      </w:r>
      <w:r w:rsidR="00455BD5">
        <w:fldChar w:fldCharType="begin"/>
      </w:r>
      <w:r w:rsidR="00455BD5">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rsidR="00455BD5">
        <w:fldChar w:fldCharType="separate"/>
      </w:r>
      <w:r w:rsidR="00455BD5" w:rsidRPr="00EF536F">
        <w:t>(Wiggins and Hildebrand 2007)</w:t>
      </w:r>
      <w:r w:rsidR="00455BD5">
        <w:fldChar w:fldCharType="end"/>
      </w:r>
      <w:r w:rsidR="00455BD5">
        <w:t xml:space="preserve"> with the Soundscape Remora. Data were decimated to 48 kHz, and LTSAs were calculated with a 1 Hz, 1 s resolution. The full system calibration value was calculated from the combined hydrophone and </w:t>
      </w:r>
      <w:proofErr w:type="spellStart"/>
      <w:r w:rsidR="00455BD5">
        <w:t>SoundTrap</w:t>
      </w:r>
      <w:proofErr w:type="spellEnd"/>
      <w:r w:rsidR="00455BD5">
        <w:t xml:space="preserve">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90th, and 95th percentiles) are calculated for each metric. </w:t>
      </w:r>
    </w:p>
    <w:p w14:paraId="06F71FD6" w14:textId="77777777" w:rsidR="00455BD5" w:rsidRDefault="00455BD5" w:rsidP="004D7C46"/>
    <w:p w14:paraId="4498D09A" w14:textId="583AAFD1" w:rsidR="00D039E9" w:rsidRDefault="00D039E9" w:rsidP="00D039E9">
      <w:r w:rsidRPr="002D07CB">
        <w:rPr>
          <w:b/>
          <w:bCs/>
        </w:rPr>
        <w:t>Ship Noise</w:t>
      </w:r>
      <w:r w:rsidR="002D07CB" w:rsidRPr="002D07CB">
        <w:rPr>
          <w:b/>
          <w:bCs/>
        </w:rPr>
        <w:t>.</w:t>
      </w:r>
      <w:r w:rsidR="002D07CB">
        <w:t xml:space="preserve"> </w:t>
      </w:r>
      <w:r>
        <w:t xml:space="preserve">Vessel noise was identified by a trained analyst scanning 1-hour LTSA windows using the Logger Remora in Triton </w:t>
      </w:r>
      <w:r w:rsidR="00F7639C">
        <w:t>and</w:t>
      </w:r>
      <w:r>
        <w:t xml:space="preserve"> 10 s spectrograms were used to confirm identification. Ships were either logged as being broadband (high amplitude with frequency content above 5 kHz) or narrowband/low frequency (lower amplitude). </w:t>
      </w:r>
    </w:p>
    <w:p w14:paraId="472EB5FA" w14:textId="77777777" w:rsidR="004D7C46" w:rsidRDefault="004D7C46" w:rsidP="00845FD9"/>
    <w:p w14:paraId="67297010" w14:textId="60E1F331" w:rsidR="002977BA" w:rsidRDefault="002977BA" w:rsidP="002977BA">
      <w:r w:rsidRPr="002D07CB">
        <w:rPr>
          <w:b/>
          <w:bCs/>
        </w:rPr>
        <w:t>Contributors to the Soundscape</w:t>
      </w:r>
      <w:r w:rsidR="002D07CB" w:rsidRPr="002D07CB">
        <w:rPr>
          <w:b/>
          <w:bCs/>
        </w:rPr>
        <w:t>.</w:t>
      </w:r>
      <w:r w:rsidR="002D07CB">
        <w:t xml:space="preserve"> </w:t>
      </w:r>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012C21DA" w14:textId="451FB114" w:rsidR="007A3E35" w:rsidRDefault="00A33BA2" w:rsidP="00A33BA2">
      <w:pPr>
        <w:pStyle w:val="Heading1"/>
      </w:pPr>
      <w:bookmarkStart w:id="17" w:name="_Toc185851651"/>
      <w:r>
        <w:t>Results</w:t>
      </w:r>
      <w:bookmarkEnd w:id="17"/>
    </w:p>
    <w:p w14:paraId="6704EDFB" w14:textId="7A82EB4F" w:rsidR="00AF4256" w:rsidRDefault="00A25F3F" w:rsidP="00AF4256">
      <w:r>
        <w:t xml:space="preserve">A total of 17 drifting recorders were deployed during </w:t>
      </w:r>
      <w:r w:rsidR="007A3E35">
        <w:t xml:space="preserve">ACCESS were conducted </w:t>
      </w:r>
      <w:r w:rsidR="00342146">
        <w:t>during the upwelling and post-upwelling oceanographic seasons</w:t>
      </w:r>
      <w:r>
        <w:t xml:space="preserve"> (</w:t>
      </w:r>
      <w:r w:rsidR="00342146">
        <w:fldChar w:fldCharType="begin"/>
      </w:r>
      <w:r w:rsidR="00342146">
        <w:instrText xml:space="preserve"> REF _Ref185421144 \h </w:instrText>
      </w:r>
      <w:r w:rsidR="00342146">
        <w:fldChar w:fldCharType="separate"/>
      </w:r>
      <w:r w:rsidR="00342146">
        <w:t xml:space="preserve">Figure </w:t>
      </w:r>
      <w:r w:rsidR="00342146">
        <w:rPr>
          <w:noProof/>
        </w:rPr>
        <w:t>2</w:t>
      </w:r>
      <w:r w:rsidR="00342146">
        <w:fldChar w:fldCharType="end"/>
      </w:r>
      <w:r w:rsidR="00342146">
        <w:t xml:space="preserve">, </w:t>
      </w:r>
      <w:r>
        <w:fldChar w:fldCharType="begin"/>
      </w:r>
      <w:r>
        <w:instrText xml:space="preserve"> REF _Ref185420356 \h </w:instrText>
      </w:r>
      <w:r>
        <w:fldChar w:fldCharType="separate"/>
      </w:r>
      <w:r>
        <w:t xml:space="preserve">Table </w:t>
      </w:r>
      <w:r>
        <w:rPr>
          <w:noProof/>
        </w:rPr>
        <w:t>1</w:t>
      </w:r>
      <w:r>
        <w:fldChar w:fldCharType="end"/>
      </w:r>
      <w:r>
        <w:t xml:space="preserve">). </w:t>
      </w:r>
      <w:r w:rsidR="00AF4256">
        <w:t>Deployments in the post-upwelling season extended further south than deployments in the upwelling season (</w:t>
      </w:r>
      <w:r w:rsidR="00AF4256">
        <w:fldChar w:fldCharType="begin"/>
      </w:r>
      <w:r w:rsidR="00AF4256">
        <w:instrText xml:space="preserve"> REF _Ref185421144 \h </w:instrText>
      </w:r>
      <w:r w:rsidR="00AF4256">
        <w:fldChar w:fldCharType="separate"/>
      </w:r>
      <w:r w:rsidR="00AF4256">
        <w:t xml:space="preserve">Figure </w:t>
      </w:r>
      <w:r w:rsidR="00AF4256">
        <w:rPr>
          <w:noProof/>
        </w:rPr>
        <w:t>2</w:t>
      </w:r>
      <w:r w:rsidR="00AF4256">
        <w:fldChar w:fldCharType="end"/>
      </w:r>
      <w:r w:rsidR="00AF4256">
        <w:t xml:space="preserve">); these geographic differences may contribute to seasonal differences in marine mammal detections. </w:t>
      </w:r>
    </w:p>
    <w:p w14:paraId="432A969E" w14:textId="77777777" w:rsidR="00AF4256" w:rsidRDefault="00AF4256" w:rsidP="00AF4256"/>
    <w:p w14:paraId="53E0FC78" w14:textId="77777777" w:rsidR="00AF4256" w:rsidRDefault="00AF4256" w:rsidP="00AF4256">
      <w:pPr>
        <w:keepNext/>
        <w:jc w:val="center"/>
      </w:pPr>
      <w:r>
        <w:rPr>
          <w:noProof/>
        </w:rPr>
        <w:lastRenderedPageBreak/>
        <w:drawing>
          <wp:inline distT="0" distB="0" distL="0" distR="0" wp14:anchorId="1AC2B254" wp14:editId="3A400693">
            <wp:extent cx="3617843" cy="3473130"/>
            <wp:effectExtent l="0" t="0" r="1905"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21"/>
                    <a:stretch>
                      <a:fillRect/>
                    </a:stretch>
                  </pic:blipFill>
                  <pic:spPr>
                    <a:xfrm>
                      <a:off x="0" y="0"/>
                      <a:ext cx="3617843" cy="3473130"/>
                    </a:xfrm>
                    <a:prstGeom prst="rect">
                      <a:avLst/>
                    </a:prstGeom>
                  </pic:spPr>
                </pic:pic>
              </a:graphicData>
            </a:graphic>
          </wp:inline>
        </w:drawing>
      </w:r>
    </w:p>
    <w:p w14:paraId="794275F6" w14:textId="717DEAF5" w:rsidR="00AF4256" w:rsidRDefault="00AF4256" w:rsidP="00AF4256">
      <w:pPr>
        <w:pStyle w:val="Caption"/>
        <w:jc w:val="center"/>
      </w:pPr>
      <w:bookmarkStart w:id="18" w:name="_Ref185421144"/>
      <w:bookmarkStart w:id="19" w:name="_Ref185503580"/>
      <w:bookmarkStart w:id="20" w:name="_Toc185597957"/>
      <w:r>
        <w:t xml:space="preserve">Figure </w:t>
      </w:r>
      <w:fldSimple w:instr=" SEQ Figure \* ARABIC ">
        <w:r w:rsidR="00B80A18">
          <w:rPr>
            <w:noProof/>
          </w:rPr>
          <w:t>2</w:t>
        </w:r>
      </w:fldSimple>
      <w:bookmarkEnd w:id="18"/>
      <w:r>
        <w:t xml:space="preserve">. Plot of all successful drifts deployed in the San Francisco region during the Adrift project. </w:t>
      </w:r>
      <w:r w:rsidRPr="008E3F5F">
        <w:t>Drifts deployed during upwelling are green, and post-upwelling are yellow. Wind Energy Areas are outlined in purple, and shipping lanes for entry to San Francisco Bay are outlined in yellow.</w:t>
      </w:r>
      <w:bookmarkEnd w:id="19"/>
      <w:bookmarkEnd w:id="20"/>
    </w:p>
    <w:p w14:paraId="05B44D91" w14:textId="77777777" w:rsidR="00AF4256" w:rsidRDefault="00AF4256" w:rsidP="00AF4256"/>
    <w:p w14:paraId="547D4D96" w14:textId="71105611" w:rsidR="00AF4256" w:rsidRDefault="00AF4256" w:rsidP="00D6317A"/>
    <w:p w14:paraId="03B24440" w14:textId="77777777" w:rsidR="00AF4256" w:rsidRDefault="00AF4256" w:rsidP="00D6317A"/>
    <w:p w14:paraId="71C49FB9" w14:textId="2FE924C3" w:rsidR="004A7D02" w:rsidRDefault="004A7D02" w:rsidP="004A7D02">
      <w:r>
        <w:t xml:space="preserve">Drifting acoustic recorders contain instrumentation at depth, and are not appropriate for use on the continental shelf. </w:t>
      </w:r>
      <w:r w:rsidR="00D637EB">
        <w:t xml:space="preserve">All drifting recorders were deployed in waters greater than 200m depth; however, some drifts traveled into shallow waters and two drifting recorders grounded on/near Cordell Bank (ADRIFT-003, ADRIFT-035). </w:t>
      </w:r>
      <w:r>
        <w:t xml:space="preserve">Seafloor recorders should be used for nearshore monitoring in depths less than 300 m. </w:t>
      </w:r>
    </w:p>
    <w:p w14:paraId="7E77AD9D" w14:textId="1F306D20" w:rsidR="00E21E8C" w:rsidRDefault="00E21E8C">
      <w:pPr>
        <w:spacing w:after="200" w:line="276" w:lineRule="auto"/>
      </w:pPr>
    </w:p>
    <w:p w14:paraId="358CBC6B" w14:textId="77777777" w:rsidR="00E21E8C" w:rsidRDefault="00E21E8C" w:rsidP="00D6317A">
      <w:pPr>
        <w:sectPr w:rsidR="00E21E8C" w:rsidSect="00E21E8C">
          <w:pgSz w:w="12240" w:h="15840"/>
          <w:pgMar w:top="1440" w:right="1440" w:bottom="1440" w:left="1440" w:header="810" w:footer="167" w:gutter="0"/>
          <w:cols w:space="720"/>
          <w:docGrid w:linePitch="360"/>
        </w:sectPr>
      </w:pPr>
    </w:p>
    <w:p w14:paraId="14E47570" w14:textId="1B7A1538" w:rsidR="00AF4256" w:rsidRDefault="00AF4256" w:rsidP="00D6317A"/>
    <w:p w14:paraId="05832176" w14:textId="68F0F1C3" w:rsidR="00D6317A" w:rsidRDefault="00D6317A" w:rsidP="00D6317A">
      <w:r>
        <w:t xml:space="preserve">There were multiple cases of equipment (lost/sunk in </w:t>
      </w:r>
      <w:r>
        <w:fldChar w:fldCharType="begin"/>
      </w:r>
      <w:r>
        <w:instrText xml:space="preserve"> REF _Ref185420356 \h </w:instrText>
      </w:r>
      <w:r>
        <w:fldChar w:fldCharType="separate"/>
      </w:r>
      <w:r>
        <w:t xml:space="preserve">Table </w:t>
      </w:r>
      <w:r>
        <w:rPr>
          <w:noProof/>
        </w:rPr>
        <w:t>1</w:t>
      </w:r>
      <w:r>
        <w:fldChar w:fldCharType="end"/>
      </w:r>
      <w:r>
        <w:t xml:space="preserve">) and data loss (unusable in </w:t>
      </w:r>
      <w:r>
        <w:fldChar w:fldCharType="begin"/>
      </w:r>
      <w:r>
        <w:instrText xml:space="preserve"> REF _Ref185420356 \h </w:instrText>
      </w:r>
      <w:r>
        <w:fldChar w:fldCharType="separate"/>
      </w:r>
      <w:r>
        <w:t xml:space="preserve">Table </w:t>
      </w:r>
      <w:r>
        <w:rPr>
          <w:noProof/>
        </w:rPr>
        <w:t>1</w:t>
      </w:r>
      <w:r>
        <w:fldChar w:fldCharType="end"/>
      </w:r>
      <w:r>
        <w:t>), especially during the initial deployments. Losses were due to a variety of reasons, including inclement weather, strong currents, and recorder failures. We mitigated these problems through modifying components and altering survey methods. Some data were compromised due to strumming of the rope/cable; most of these cases led to interference at low frequencies and may affect usability of recording to detect fin and blue whales.</w:t>
      </w:r>
      <w:r w:rsidRPr="003338E3">
        <w:t xml:space="preserve"> </w:t>
      </w:r>
      <w:r>
        <w:t xml:space="preserve">Additional deployment details are provided in </w:t>
      </w:r>
      <w:r>
        <w:fldChar w:fldCharType="begin"/>
      </w:r>
      <w:r>
        <w:instrText xml:space="preserve"> REF _Ref177975469 \h </w:instrText>
      </w:r>
      <w:r>
        <w:fldChar w:fldCharType="separate"/>
      </w:r>
      <w:r>
        <w:t xml:space="preserve">Table </w:t>
      </w:r>
      <w:r>
        <w:rPr>
          <w:noProof/>
        </w:rPr>
        <w:t>A</w:t>
      </w:r>
      <w:r>
        <w:noBreakHyphen/>
      </w:r>
      <w:r>
        <w:rPr>
          <w:noProof/>
        </w:rPr>
        <w:t>1</w:t>
      </w:r>
      <w:r>
        <w:t>. (</w:t>
      </w:r>
      <w:r w:rsidRPr="00C575F0">
        <w:t>Summary of Adrift deployments</w:t>
      </w:r>
      <w:r>
        <w:fldChar w:fldCharType="end"/>
      </w:r>
      <w:r>
        <w:t xml:space="preserve">) and on the </w:t>
      </w:r>
      <w:hyperlink r:id="rId22" w:history="1">
        <w:r w:rsidRPr="00294525">
          <w:rPr>
            <w:rStyle w:val="Hyperlink"/>
          </w:rPr>
          <w:t>Adrift Website</w:t>
        </w:r>
      </w:hyperlink>
      <w:r>
        <w:t>.</w:t>
      </w:r>
    </w:p>
    <w:p w14:paraId="08F3048F" w14:textId="12A757EE" w:rsidR="002B3DDD" w:rsidRDefault="002B3DDD" w:rsidP="007A3E35"/>
    <w:p w14:paraId="1BD216DB" w14:textId="77777777" w:rsidR="002B3DDD" w:rsidRDefault="002B3DDD" w:rsidP="007A3E35"/>
    <w:p w14:paraId="039FB93B" w14:textId="3ECB1CD5" w:rsidR="00A25F3F" w:rsidRDefault="00A25F3F" w:rsidP="00A25F3F">
      <w:pPr>
        <w:pStyle w:val="Caption"/>
        <w:keepNext/>
      </w:pPr>
      <w:bookmarkStart w:id="21" w:name="_Ref185420356"/>
      <w:bookmarkStart w:id="22" w:name="_Ref185420332"/>
      <w:bookmarkStart w:id="23" w:name="_Toc185597974"/>
      <w:r>
        <w:t xml:space="preserve">Table </w:t>
      </w:r>
      <w:fldSimple w:instr=" SEQ Table \* ARABIC ">
        <w:r w:rsidR="00785588">
          <w:rPr>
            <w:noProof/>
          </w:rPr>
          <w:t>1</w:t>
        </w:r>
      </w:fldSimple>
      <w:bookmarkEnd w:id="21"/>
      <w:r>
        <w:t>. Summary of deployments during Adrift-ACCESS surveys.</w:t>
      </w:r>
      <w:bookmarkEnd w:id="22"/>
      <w:bookmarkEnd w:id="23"/>
    </w:p>
    <w:tbl>
      <w:tblPr>
        <w:tblStyle w:val="TableGrid"/>
        <w:tblW w:w="4551" w:type="pct"/>
        <w:tblLook w:val="04A0" w:firstRow="1" w:lastRow="0" w:firstColumn="1" w:lastColumn="0" w:noHBand="0" w:noVBand="1"/>
      </w:tblPr>
      <w:tblGrid>
        <w:gridCol w:w="1384"/>
        <w:gridCol w:w="1072"/>
        <w:gridCol w:w="2058"/>
        <w:gridCol w:w="2223"/>
        <w:gridCol w:w="1775"/>
        <w:gridCol w:w="1556"/>
        <w:gridCol w:w="1719"/>
      </w:tblGrid>
      <w:tr w:rsidR="00756C31" w:rsidRPr="00756C31" w14:paraId="632FFF3F" w14:textId="77777777" w:rsidTr="00A25F3F">
        <w:trPr>
          <w:trHeight w:val="492"/>
        </w:trPr>
        <w:tc>
          <w:tcPr>
            <w:tcW w:w="587" w:type="pct"/>
            <w:shd w:val="clear" w:color="auto" w:fill="C6D9F1" w:themeFill="text2" w:themeFillTint="33"/>
            <w:hideMark/>
          </w:tcPr>
          <w:p w14:paraId="7908B52B" w14:textId="2216E5EE"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w:t>
            </w:r>
            <w:r>
              <w:rPr>
                <w:rFonts w:ascii="Arial" w:hAnsi="Arial" w:cs="Arial"/>
                <w:b/>
                <w:bCs/>
                <w:sz w:val="20"/>
                <w:szCs w:val="20"/>
              </w:rPr>
              <w:t xml:space="preserve">eployment </w:t>
            </w:r>
            <w:r w:rsidRPr="00756C31">
              <w:rPr>
                <w:rFonts w:ascii="Arial" w:hAnsi="Arial" w:cs="Arial"/>
                <w:b/>
                <w:bCs/>
                <w:sz w:val="20"/>
                <w:szCs w:val="20"/>
              </w:rPr>
              <w:t>ID</w:t>
            </w:r>
          </w:p>
        </w:tc>
        <w:tc>
          <w:tcPr>
            <w:tcW w:w="455" w:type="pct"/>
            <w:shd w:val="clear" w:color="auto" w:fill="C6D9F1" w:themeFill="text2" w:themeFillTint="33"/>
            <w:hideMark/>
          </w:tcPr>
          <w:p w14:paraId="5E1B24F6" w14:textId="77777777"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Status</w:t>
            </w:r>
          </w:p>
        </w:tc>
        <w:tc>
          <w:tcPr>
            <w:tcW w:w="873" w:type="pct"/>
            <w:shd w:val="clear" w:color="auto" w:fill="C6D9F1" w:themeFill="text2" w:themeFillTint="33"/>
            <w:hideMark/>
          </w:tcPr>
          <w:p w14:paraId="27457583" w14:textId="133C1E9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Latitude</w:t>
            </w:r>
          </w:p>
        </w:tc>
        <w:tc>
          <w:tcPr>
            <w:tcW w:w="943" w:type="pct"/>
            <w:shd w:val="clear" w:color="auto" w:fill="C6D9F1" w:themeFill="text2" w:themeFillTint="33"/>
            <w:hideMark/>
          </w:tcPr>
          <w:p w14:paraId="2EB9EFFE" w14:textId="74362BD3"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Longitude</w:t>
            </w:r>
          </w:p>
        </w:tc>
        <w:tc>
          <w:tcPr>
            <w:tcW w:w="753" w:type="pct"/>
            <w:shd w:val="clear" w:color="auto" w:fill="C6D9F1" w:themeFill="text2" w:themeFillTint="33"/>
            <w:hideMark/>
          </w:tcPr>
          <w:p w14:paraId="2E38AF1A" w14:textId="6999BDB0"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Date</w:t>
            </w:r>
          </w:p>
        </w:tc>
        <w:tc>
          <w:tcPr>
            <w:tcW w:w="660" w:type="pct"/>
            <w:shd w:val="clear" w:color="auto" w:fill="C6D9F1" w:themeFill="text2" w:themeFillTint="33"/>
            <w:hideMark/>
          </w:tcPr>
          <w:p w14:paraId="4FA24B64" w14:textId="3AF03D8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Recovery Date</w:t>
            </w:r>
          </w:p>
        </w:tc>
        <w:tc>
          <w:tcPr>
            <w:tcW w:w="730" w:type="pct"/>
            <w:shd w:val="clear" w:color="auto" w:fill="C6D9F1" w:themeFill="text2" w:themeFillTint="33"/>
            <w:hideMark/>
          </w:tcPr>
          <w:p w14:paraId="20331817" w14:textId="637AC46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Quality Category</w:t>
            </w:r>
          </w:p>
        </w:tc>
      </w:tr>
      <w:tr w:rsidR="00756C31" w:rsidRPr="00756C31" w14:paraId="560959B6" w14:textId="77777777" w:rsidTr="00A25F3F">
        <w:trPr>
          <w:trHeight w:val="246"/>
        </w:trPr>
        <w:tc>
          <w:tcPr>
            <w:tcW w:w="587" w:type="pct"/>
            <w:noWrap/>
            <w:hideMark/>
          </w:tcPr>
          <w:p w14:paraId="43600C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2</w:t>
            </w:r>
          </w:p>
        </w:tc>
        <w:tc>
          <w:tcPr>
            <w:tcW w:w="455" w:type="pct"/>
            <w:noWrap/>
            <w:hideMark/>
          </w:tcPr>
          <w:p w14:paraId="56C7755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0600532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3845</w:t>
            </w:r>
          </w:p>
        </w:tc>
        <w:tc>
          <w:tcPr>
            <w:tcW w:w="943" w:type="pct"/>
            <w:noWrap/>
            <w:hideMark/>
          </w:tcPr>
          <w:p w14:paraId="55834F7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2.3910</w:t>
            </w:r>
          </w:p>
        </w:tc>
        <w:tc>
          <w:tcPr>
            <w:tcW w:w="753" w:type="pct"/>
            <w:noWrap/>
            <w:hideMark/>
          </w:tcPr>
          <w:p w14:paraId="298C86F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9/2021</w:t>
            </w:r>
          </w:p>
        </w:tc>
        <w:tc>
          <w:tcPr>
            <w:tcW w:w="660" w:type="pct"/>
            <w:noWrap/>
            <w:hideMark/>
          </w:tcPr>
          <w:p w14:paraId="0F215E9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9/2021</w:t>
            </w:r>
          </w:p>
        </w:tc>
        <w:tc>
          <w:tcPr>
            <w:tcW w:w="730" w:type="pct"/>
            <w:noWrap/>
            <w:hideMark/>
          </w:tcPr>
          <w:p w14:paraId="0E36593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DEA90FE" w14:textId="77777777" w:rsidTr="00A25F3F">
        <w:trPr>
          <w:trHeight w:val="246"/>
        </w:trPr>
        <w:tc>
          <w:tcPr>
            <w:tcW w:w="587" w:type="pct"/>
            <w:noWrap/>
            <w:hideMark/>
          </w:tcPr>
          <w:p w14:paraId="3FC386F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3</w:t>
            </w:r>
          </w:p>
        </w:tc>
        <w:tc>
          <w:tcPr>
            <w:tcW w:w="455" w:type="pct"/>
            <w:noWrap/>
            <w:hideMark/>
          </w:tcPr>
          <w:p w14:paraId="4B1C8DA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41D81D0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659</w:t>
            </w:r>
          </w:p>
        </w:tc>
        <w:tc>
          <w:tcPr>
            <w:tcW w:w="943" w:type="pct"/>
            <w:noWrap/>
            <w:hideMark/>
          </w:tcPr>
          <w:p w14:paraId="1ADF464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041</w:t>
            </w:r>
          </w:p>
        </w:tc>
        <w:tc>
          <w:tcPr>
            <w:tcW w:w="753" w:type="pct"/>
            <w:noWrap/>
            <w:hideMark/>
          </w:tcPr>
          <w:p w14:paraId="0297E1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5/2021</w:t>
            </w:r>
          </w:p>
        </w:tc>
        <w:tc>
          <w:tcPr>
            <w:tcW w:w="660" w:type="pct"/>
            <w:noWrap/>
            <w:hideMark/>
          </w:tcPr>
          <w:p w14:paraId="17ADA93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8/3/2021</w:t>
            </w:r>
          </w:p>
        </w:tc>
        <w:tc>
          <w:tcPr>
            <w:tcW w:w="730" w:type="pct"/>
            <w:noWrap/>
            <w:hideMark/>
          </w:tcPr>
          <w:p w14:paraId="7C427E0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57006708" w14:textId="77777777" w:rsidTr="00A25F3F">
        <w:trPr>
          <w:trHeight w:val="246"/>
        </w:trPr>
        <w:tc>
          <w:tcPr>
            <w:tcW w:w="587" w:type="pct"/>
            <w:noWrap/>
            <w:hideMark/>
          </w:tcPr>
          <w:p w14:paraId="4AC912D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5</w:t>
            </w:r>
          </w:p>
        </w:tc>
        <w:tc>
          <w:tcPr>
            <w:tcW w:w="455" w:type="pct"/>
            <w:noWrap/>
            <w:hideMark/>
          </w:tcPr>
          <w:p w14:paraId="1EE4FFF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0334DBE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6401</w:t>
            </w:r>
          </w:p>
        </w:tc>
        <w:tc>
          <w:tcPr>
            <w:tcW w:w="943" w:type="pct"/>
            <w:noWrap/>
            <w:hideMark/>
          </w:tcPr>
          <w:p w14:paraId="1DE5960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170</w:t>
            </w:r>
          </w:p>
        </w:tc>
        <w:tc>
          <w:tcPr>
            <w:tcW w:w="753" w:type="pct"/>
            <w:noWrap/>
            <w:hideMark/>
          </w:tcPr>
          <w:p w14:paraId="0BB91AE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0/2021</w:t>
            </w:r>
          </w:p>
        </w:tc>
        <w:tc>
          <w:tcPr>
            <w:tcW w:w="660" w:type="pct"/>
            <w:noWrap/>
            <w:hideMark/>
          </w:tcPr>
          <w:p w14:paraId="57490B2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4/2021</w:t>
            </w:r>
          </w:p>
        </w:tc>
        <w:tc>
          <w:tcPr>
            <w:tcW w:w="730" w:type="pct"/>
            <w:noWrap/>
            <w:hideMark/>
          </w:tcPr>
          <w:p w14:paraId="283D696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58CBABB1" w14:textId="77777777" w:rsidTr="00A25F3F">
        <w:trPr>
          <w:trHeight w:val="246"/>
        </w:trPr>
        <w:tc>
          <w:tcPr>
            <w:tcW w:w="587" w:type="pct"/>
            <w:noWrap/>
            <w:hideMark/>
          </w:tcPr>
          <w:p w14:paraId="457D91F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6</w:t>
            </w:r>
          </w:p>
        </w:tc>
        <w:tc>
          <w:tcPr>
            <w:tcW w:w="455" w:type="pct"/>
            <w:noWrap/>
            <w:hideMark/>
          </w:tcPr>
          <w:p w14:paraId="7D55BEC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5FF071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1293</w:t>
            </w:r>
          </w:p>
        </w:tc>
        <w:tc>
          <w:tcPr>
            <w:tcW w:w="943" w:type="pct"/>
            <w:noWrap/>
            <w:hideMark/>
          </w:tcPr>
          <w:p w14:paraId="263A3DA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415</w:t>
            </w:r>
          </w:p>
        </w:tc>
        <w:tc>
          <w:tcPr>
            <w:tcW w:w="753" w:type="pct"/>
            <w:noWrap/>
            <w:hideMark/>
          </w:tcPr>
          <w:p w14:paraId="235BF7F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5/2021</w:t>
            </w:r>
          </w:p>
        </w:tc>
        <w:tc>
          <w:tcPr>
            <w:tcW w:w="660" w:type="pct"/>
            <w:noWrap/>
            <w:hideMark/>
          </w:tcPr>
          <w:p w14:paraId="1A44F02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8/2021</w:t>
            </w:r>
          </w:p>
        </w:tc>
        <w:tc>
          <w:tcPr>
            <w:tcW w:w="730" w:type="pct"/>
            <w:noWrap/>
            <w:hideMark/>
          </w:tcPr>
          <w:p w14:paraId="61BE338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397E449D" w14:textId="77777777" w:rsidTr="00A25F3F">
        <w:trPr>
          <w:trHeight w:val="246"/>
        </w:trPr>
        <w:tc>
          <w:tcPr>
            <w:tcW w:w="587" w:type="pct"/>
            <w:noWrap/>
            <w:hideMark/>
          </w:tcPr>
          <w:p w14:paraId="1886837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7</w:t>
            </w:r>
          </w:p>
        </w:tc>
        <w:tc>
          <w:tcPr>
            <w:tcW w:w="455" w:type="pct"/>
            <w:noWrap/>
            <w:hideMark/>
          </w:tcPr>
          <w:p w14:paraId="7B6F123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E1803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435</w:t>
            </w:r>
          </w:p>
        </w:tc>
        <w:tc>
          <w:tcPr>
            <w:tcW w:w="943" w:type="pct"/>
            <w:noWrap/>
            <w:hideMark/>
          </w:tcPr>
          <w:p w14:paraId="1A3D427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4218</w:t>
            </w:r>
          </w:p>
        </w:tc>
        <w:tc>
          <w:tcPr>
            <w:tcW w:w="753" w:type="pct"/>
            <w:noWrap/>
            <w:hideMark/>
          </w:tcPr>
          <w:p w14:paraId="3B2A8BA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0/2021</w:t>
            </w:r>
          </w:p>
        </w:tc>
        <w:tc>
          <w:tcPr>
            <w:tcW w:w="660" w:type="pct"/>
            <w:noWrap/>
            <w:hideMark/>
          </w:tcPr>
          <w:p w14:paraId="6A3CF5D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4/2021</w:t>
            </w:r>
          </w:p>
        </w:tc>
        <w:tc>
          <w:tcPr>
            <w:tcW w:w="730" w:type="pct"/>
            <w:noWrap/>
            <w:hideMark/>
          </w:tcPr>
          <w:p w14:paraId="3FAF0C7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622E4378" w14:textId="77777777" w:rsidTr="00A25F3F">
        <w:trPr>
          <w:trHeight w:val="246"/>
        </w:trPr>
        <w:tc>
          <w:tcPr>
            <w:tcW w:w="587" w:type="pct"/>
            <w:shd w:val="clear" w:color="auto" w:fill="D9D9D9" w:themeFill="background1" w:themeFillShade="D9"/>
            <w:noWrap/>
            <w:hideMark/>
          </w:tcPr>
          <w:p w14:paraId="3C1B1FE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8</w:t>
            </w:r>
          </w:p>
        </w:tc>
        <w:tc>
          <w:tcPr>
            <w:tcW w:w="455" w:type="pct"/>
            <w:shd w:val="clear" w:color="auto" w:fill="D9D9D9" w:themeFill="background1" w:themeFillShade="D9"/>
            <w:noWrap/>
            <w:hideMark/>
          </w:tcPr>
          <w:p w14:paraId="77A3340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Lost</w:t>
            </w:r>
          </w:p>
        </w:tc>
        <w:tc>
          <w:tcPr>
            <w:tcW w:w="873" w:type="pct"/>
            <w:shd w:val="clear" w:color="auto" w:fill="D9D9D9" w:themeFill="background1" w:themeFillShade="D9"/>
            <w:noWrap/>
            <w:hideMark/>
          </w:tcPr>
          <w:p w14:paraId="4475B1C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1371</w:t>
            </w:r>
          </w:p>
        </w:tc>
        <w:tc>
          <w:tcPr>
            <w:tcW w:w="943" w:type="pct"/>
            <w:shd w:val="clear" w:color="auto" w:fill="D9D9D9" w:themeFill="background1" w:themeFillShade="D9"/>
            <w:noWrap/>
            <w:hideMark/>
          </w:tcPr>
          <w:p w14:paraId="723224D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2.9643</w:t>
            </w:r>
          </w:p>
        </w:tc>
        <w:tc>
          <w:tcPr>
            <w:tcW w:w="753" w:type="pct"/>
            <w:shd w:val="clear" w:color="auto" w:fill="D9D9D9" w:themeFill="background1" w:themeFillShade="D9"/>
            <w:noWrap/>
            <w:hideMark/>
          </w:tcPr>
          <w:p w14:paraId="08BB33A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9/2021</w:t>
            </w:r>
          </w:p>
        </w:tc>
        <w:tc>
          <w:tcPr>
            <w:tcW w:w="660" w:type="pct"/>
            <w:shd w:val="clear" w:color="auto" w:fill="D9D9D9" w:themeFill="background1" w:themeFillShade="D9"/>
            <w:noWrap/>
            <w:hideMark/>
          </w:tcPr>
          <w:p w14:paraId="10B868E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NA</w:t>
            </w:r>
          </w:p>
        </w:tc>
        <w:tc>
          <w:tcPr>
            <w:tcW w:w="730" w:type="pct"/>
            <w:shd w:val="clear" w:color="auto" w:fill="D9D9D9" w:themeFill="background1" w:themeFillShade="D9"/>
            <w:noWrap/>
            <w:hideMark/>
          </w:tcPr>
          <w:p w14:paraId="0D9D2F5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35EA7323" w14:textId="77777777" w:rsidTr="00A25F3F">
        <w:trPr>
          <w:trHeight w:val="246"/>
        </w:trPr>
        <w:tc>
          <w:tcPr>
            <w:tcW w:w="587" w:type="pct"/>
            <w:shd w:val="clear" w:color="auto" w:fill="D9D9D9" w:themeFill="background1" w:themeFillShade="D9"/>
            <w:noWrap/>
            <w:hideMark/>
          </w:tcPr>
          <w:p w14:paraId="23DF40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0</w:t>
            </w:r>
          </w:p>
        </w:tc>
        <w:tc>
          <w:tcPr>
            <w:tcW w:w="455" w:type="pct"/>
            <w:shd w:val="clear" w:color="auto" w:fill="D9D9D9" w:themeFill="background1" w:themeFillShade="D9"/>
            <w:noWrap/>
            <w:hideMark/>
          </w:tcPr>
          <w:p w14:paraId="46AC6DF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Sunk</w:t>
            </w:r>
          </w:p>
        </w:tc>
        <w:tc>
          <w:tcPr>
            <w:tcW w:w="873" w:type="pct"/>
            <w:shd w:val="clear" w:color="auto" w:fill="D9D9D9" w:themeFill="background1" w:themeFillShade="D9"/>
            <w:noWrap/>
            <w:hideMark/>
          </w:tcPr>
          <w:p w14:paraId="1B23371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39</w:t>
            </w:r>
          </w:p>
        </w:tc>
        <w:tc>
          <w:tcPr>
            <w:tcW w:w="943" w:type="pct"/>
            <w:shd w:val="clear" w:color="auto" w:fill="D9D9D9" w:themeFill="background1" w:themeFillShade="D9"/>
            <w:noWrap/>
            <w:hideMark/>
          </w:tcPr>
          <w:p w14:paraId="3105805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91</w:t>
            </w:r>
          </w:p>
        </w:tc>
        <w:tc>
          <w:tcPr>
            <w:tcW w:w="753" w:type="pct"/>
            <w:shd w:val="clear" w:color="auto" w:fill="D9D9D9" w:themeFill="background1" w:themeFillShade="D9"/>
            <w:noWrap/>
            <w:hideMark/>
          </w:tcPr>
          <w:p w14:paraId="3B1A582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5/2021</w:t>
            </w:r>
          </w:p>
        </w:tc>
        <w:tc>
          <w:tcPr>
            <w:tcW w:w="660" w:type="pct"/>
            <w:shd w:val="clear" w:color="auto" w:fill="D9D9D9" w:themeFill="background1" w:themeFillShade="D9"/>
            <w:noWrap/>
            <w:hideMark/>
          </w:tcPr>
          <w:p w14:paraId="7CB4F7B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4/2021</w:t>
            </w:r>
          </w:p>
        </w:tc>
        <w:tc>
          <w:tcPr>
            <w:tcW w:w="730" w:type="pct"/>
            <w:shd w:val="clear" w:color="auto" w:fill="D9D9D9" w:themeFill="background1" w:themeFillShade="D9"/>
            <w:noWrap/>
            <w:hideMark/>
          </w:tcPr>
          <w:p w14:paraId="458FBA4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DFC720F" w14:textId="77777777" w:rsidTr="00A25F3F">
        <w:trPr>
          <w:trHeight w:val="246"/>
        </w:trPr>
        <w:tc>
          <w:tcPr>
            <w:tcW w:w="587" w:type="pct"/>
            <w:shd w:val="clear" w:color="auto" w:fill="D9D9D9" w:themeFill="background1" w:themeFillShade="D9"/>
            <w:noWrap/>
            <w:hideMark/>
          </w:tcPr>
          <w:p w14:paraId="7E4FDFC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1</w:t>
            </w:r>
          </w:p>
        </w:tc>
        <w:tc>
          <w:tcPr>
            <w:tcW w:w="455" w:type="pct"/>
            <w:shd w:val="clear" w:color="auto" w:fill="D9D9D9" w:themeFill="background1" w:themeFillShade="D9"/>
            <w:noWrap/>
            <w:hideMark/>
          </w:tcPr>
          <w:p w14:paraId="5948BBD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Sunk</w:t>
            </w:r>
          </w:p>
        </w:tc>
        <w:tc>
          <w:tcPr>
            <w:tcW w:w="873" w:type="pct"/>
            <w:shd w:val="clear" w:color="auto" w:fill="D9D9D9" w:themeFill="background1" w:themeFillShade="D9"/>
            <w:noWrap/>
            <w:hideMark/>
          </w:tcPr>
          <w:p w14:paraId="285559D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6407</w:t>
            </w:r>
          </w:p>
        </w:tc>
        <w:tc>
          <w:tcPr>
            <w:tcW w:w="943" w:type="pct"/>
            <w:shd w:val="clear" w:color="auto" w:fill="D9D9D9" w:themeFill="background1" w:themeFillShade="D9"/>
            <w:noWrap/>
            <w:hideMark/>
          </w:tcPr>
          <w:p w14:paraId="6D64E39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1331</w:t>
            </w:r>
          </w:p>
        </w:tc>
        <w:tc>
          <w:tcPr>
            <w:tcW w:w="753" w:type="pct"/>
            <w:shd w:val="clear" w:color="auto" w:fill="D9D9D9" w:themeFill="background1" w:themeFillShade="D9"/>
            <w:noWrap/>
            <w:hideMark/>
          </w:tcPr>
          <w:p w14:paraId="527D4C6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5/2021</w:t>
            </w:r>
          </w:p>
        </w:tc>
        <w:tc>
          <w:tcPr>
            <w:tcW w:w="660" w:type="pct"/>
            <w:shd w:val="clear" w:color="auto" w:fill="D9D9D9" w:themeFill="background1" w:themeFillShade="D9"/>
            <w:noWrap/>
            <w:hideMark/>
          </w:tcPr>
          <w:p w14:paraId="2BE8551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5/2021</w:t>
            </w:r>
          </w:p>
        </w:tc>
        <w:tc>
          <w:tcPr>
            <w:tcW w:w="730" w:type="pct"/>
            <w:shd w:val="clear" w:color="auto" w:fill="D9D9D9" w:themeFill="background1" w:themeFillShade="D9"/>
            <w:noWrap/>
            <w:hideMark/>
          </w:tcPr>
          <w:p w14:paraId="0B155F7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E1B847D" w14:textId="77777777" w:rsidTr="00A25F3F">
        <w:trPr>
          <w:trHeight w:val="246"/>
        </w:trPr>
        <w:tc>
          <w:tcPr>
            <w:tcW w:w="587" w:type="pct"/>
            <w:noWrap/>
            <w:hideMark/>
          </w:tcPr>
          <w:p w14:paraId="68B07FC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5</w:t>
            </w:r>
          </w:p>
        </w:tc>
        <w:tc>
          <w:tcPr>
            <w:tcW w:w="455" w:type="pct"/>
            <w:noWrap/>
            <w:hideMark/>
          </w:tcPr>
          <w:p w14:paraId="562265A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5B2CE28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643</w:t>
            </w:r>
          </w:p>
        </w:tc>
        <w:tc>
          <w:tcPr>
            <w:tcW w:w="943" w:type="pct"/>
            <w:noWrap/>
            <w:hideMark/>
          </w:tcPr>
          <w:p w14:paraId="63FAB9C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039</w:t>
            </w:r>
          </w:p>
        </w:tc>
        <w:tc>
          <w:tcPr>
            <w:tcW w:w="753" w:type="pct"/>
            <w:noWrap/>
            <w:hideMark/>
          </w:tcPr>
          <w:p w14:paraId="24B59B6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8/2022</w:t>
            </w:r>
          </w:p>
        </w:tc>
        <w:tc>
          <w:tcPr>
            <w:tcW w:w="660" w:type="pct"/>
            <w:noWrap/>
            <w:hideMark/>
          </w:tcPr>
          <w:p w14:paraId="66167F6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1/2022</w:t>
            </w:r>
          </w:p>
        </w:tc>
        <w:tc>
          <w:tcPr>
            <w:tcW w:w="730" w:type="pct"/>
            <w:noWrap/>
            <w:hideMark/>
          </w:tcPr>
          <w:p w14:paraId="0823525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C4DE924" w14:textId="77777777" w:rsidTr="00A25F3F">
        <w:trPr>
          <w:trHeight w:val="246"/>
        </w:trPr>
        <w:tc>
          <w:tcPr>
            <w:tcW w:w="587" w:type="pct"/>
            <w:shd w:val="clear" w:color="auto" w:fill="D9D9D9" w:themeFill="background1" w:themeFillShade="D9"/>
            <w:noWrap/>
            <w:hideMark/>
          </w:tcPr>
          <w:p w14:paraId="10B68CE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6</w:t>
            </w:r>
          </w:p>
        </w:tc>
        <w:tc>
          <w:tcPr>
            <w:tcW w:w="455" w:type="pct"/>
            <w:shd w:val="clear" w:color="auto" w:fill="D9D9D9" w:themeFill="background1" w:themeFillShade="D9"/>
            <w:noWrap/>
            <w:hideMark/>
          </w:tcPr>
          <w:p w14:paraId="4649079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065343C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12</w:t>
            </w:r>
          </w:p>
        </w:tc>
        <w:tc>
          <w:tcPr>
            <w:tcW w:w="943" w:type="pct"/>
            <w:shd w:val="clear" w:color="auto" w:fill="D9D9D9" w:themeFill="background1" w:themeFillShade="D9"/>
            <w:noWrap/>
            <w:hideMark/>
          </w:tcPr>
          <w:p w14:paraId="435C551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49</w:t>
            </w:r>
          </w:p>
        </w:tc>
        <w:tc>
          <w:tcPr>
            <w:tcW w:w="753" w:type="pct"/>
            <w:shd w:val="clear" w:color="auto" w:fill="D9D9D9" w:themeFill="background1" w:themeFillShade="D9"/>
            <w:noWrap/>
            <w:hideMark/>
          </w:tcPr>
          <w:p w14:paraId="4839B38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6/2022</w:t>
            </w:r>
          </w:p>
        </w:tc>
        <w:tc>
          <w:tcPr>
            <w:tcW w:w="660" w:type="pct"/>
            <w:shd w:val="clear" w:color="auto" w:fill="D9D9D9" w:themeFill="background1" w:themeFillShade="D9"/>
            <w:noWrap/>
            <w:hideMark/>
          </w:tcPr>
          <w:p w14:paraId="68A9A0F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1/2022</w:t>
            </w:r>
          </w:p>
        </w:tc>
        <w:tc>
          <w:tcPr>
            <w:tcW w:w="730" w:type="pct"/>
            <w:shd w:val="clear" w:color="auto" w:fill="D9D9D9" w:themeFill="background1" w:themeFillShade="D9"/>
            <w:noWrap/>
            <w:hideMark/>
          </w:tcPr>
          <w:p w14:paraId="4E90991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69864CA" w14:textId="77777777" w:rsidTr="00A25F3F">
        <w:trPr>
          <w:trHeight w:val="246"/>
        </w:trPr>
        <w:tc>
          <w:tcPr>
            <w:tcW w:w="587" w:type="pct"/>
            <w:noWrap/>
            <w:hideMark/>
          </w:tcPr>
          <w:p w14:paraId="73F5BF2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27</w:t>
            </w:r>
          </w:p>
        </w:tc>
        <w:tc>
          <w:tcPr>
            <w:tcW w:w="455" w:type="pct"/>
            <w:noWrap/>
            <w:hideMark/>
          </w:tcPr>
          <w:p w14:paraId="35B21F8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3F60538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012</w:t>
            </w:r>
          </w:p>
        </w:tc>
        <w:tc>
          <w:tcPr>
            <w:tcW w:w="943" w:type="pct"/>
            <w:noWrap/>
            <w:hideMark/>
          </w:tcPr>
          <w:p w14:paraId="6D70464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4428</w:t>
            </w:r>
          </w:p>
        </w:tc>
        <w:tc>
          <w:tcPr>
            <w:tcW w:w="753" w:type="pct"/>
            <w:noWrap/>
            <w:hideMark/>
          </w:tcPr>
          <w:p w14:paraId="074486B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6/2022</w:t>
            </w:r>
          </w:p>
        </w:tc>
        <w:tc>
          <w:tcPr>
            <w:tcW w:w="660" w:type="pct"/>
            <w:noWrap/>
            <w:hideMark/>
          </w:tcPr>
          <w:p w14:paraId="6AF085B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30/2022</w:t>
            </w:r>
          </w:p>
        </w:tc>
        <w:tc>
          <w:tcPr>
            <w:tcW w:w="730" w:type="pct"/>
            <w:noWrap/>
            <w:hideMark/>
          </w:tcPr>
          <w:p w14:paraId="2846FE5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2E6CD9DE" w14:textId="77777777" w:rsidTr="00A25F3F">
        <w:trPr>
          <w:trHeight w:val="246"/>
        </w:trPr>
        <w:tc>
          <w:tcPr>
            <w:tcW w:w="587" w:type="pct"/>
            <w:noWrap/>
            <w:hideMark/>
          </w:tcPr>
          <w:p w14:paraId="5F5F65A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28</w:t>
            </w:r>
          </w:p>
        </w:tc>
        <w:tc>
          <w:tcPr>
            <w:tcW w:w="455" w:type="pct"/>
            <w:noWrap/>
            <w:hideMark/>
          </w:tcPr>
          <w:p w14:paraId="69CBDAC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4154F0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875</w:t>
            </w:r>
          </w:p>
        </w:tc>
        <w:tc>
          <w:tcPr>
            <w:tcW w:w="943" w:type="pct"/>
            <w:noWrap/>
            <w:hideMark/>
          </w:tcPr>
          <w:p w14:paraId="1085097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764</w:t>
            </w:r>
          </w:p>
        </w:tc>
        <w:tc>
          <w:tcPr>
            <w:tcW w:w="753" w:type="pct"/>
            <w:noWrap/>
            <w:hideMark/>
          </w:tcPr>
          <w:p w14:paraId="5AC82EB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6/2022</w:t>
            </w:r>
          </w:p>
        </w:tc>
        <w:tc>
          <w:tcPr>
            <w:tcW w:w="660" w:type="pct"/>
            <w:noWrap/>
            <w:hideMark/>
          </w:tcPr>
          <w:p w14:paraId="4CB4BCD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30/2022</w:t>
            </w:r>
          </w:p>
        </w:tc>
        <w:tc>
          <w:tcPr>
            <w:tcW w:w="730" w:type="pct"/>
            <w:noWrap/>
            <w:hideMark/>
          </w:tcPr>
          <w:p w14:paraId="4CBDF50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021E0F72" w14:textId="77777777" w:rsidTr="00A25F3F">
        <w:trPr>
          <w:trHeight w:val="246"/>
        </w:trPr>
        <w:tc>
          <w:tcPr>
            <w:tcW w:w="587" w:type="pct"/>
            <w:noWrap/>
            <w:hideMark/>
          </w:tcPr>
          <w:p w14:paraId="20EEDD7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34</w:t>
            </w:r>
          </w:p>
        </w:tc>
        <w:tc>
          <w:tcPr>
            <w:tcW w:w="455" w:type="pct"/>
            <w:noWrap/>
            <w:hideMark/>
          </w:tcPr>
          <w:p w14:paraId="06B2BA1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6B74896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0475</w:t>
            </w:r>
          </w:p>
        </w:tc>
        <w:tc>
          <w:tcPr>
            <w:tcW w:w="943" w:type="pct"/>
            <w:noWrap/>
            <w:hideMark/>
          </w:tcPr>
          <w:p w14:paraId="70C90C4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617</w:t>
            </w:r>
          </w:p>
        </w:tc>
        <w:tc>
          <w:tcPr>
            <w:tcW w:w="753" w:type="pct"/>
            <w:noWrap/>
            <w:hideMark/>
          </w:tcPr>
          <w:p w14:paraId="6BE8554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7/2022</w:t>
            </w:r>
          </w:p>
        </w:tc>
        <w:tc>
          <w:tcPr>
            <w:tcW w:w="660" w:type="pct"/>
            <w:noWrap/>
            <w:hideMark/>
          </w:tcPr>
          <w:p w14:paraId="4B1D91F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2022</w:t>
            </w:r>
          </w:p>
        </w:tc>
        <w:tc>
          <w:tcPr>
            <w:tcW w:w="730" w:type="pct"/>
            <w:noWrap/>
            <w:hideMark/>
          </w:tcPr>
          <w:p w14:paraId="48766C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3DF71484" w14:textId="77777777" w:rsidTr="00A25F3F">
        <w:trPr>
          <w:trHeight w:val="246"/>
        </w:trPr>
        <w:tc>
          <w:tcPr>
            <w:tcW w:w="587" w:type="pct"/>
            <w:shd w:val="clear" w:color="auto" w:fill="D9D9D9" w:themeFill="background1" w:themeFillShade="D9"/>
            <w:noWrap/>
            <w:hideMark/>
          </w:tcPr>
          <w:p w14:paraId="56432E6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35</w:t>
            </w:r>
          </w:p>
        </w:tc>
        <w:tc>
          <w:tcPr>
            <w:tcW w:w="455" w:type="pct"/>
            <w:shd w:val="clear" w:color="auto" w:fill="D9D9D9" w:themeFill="background1" w:themeFillShade="D9"/>
            <w:noWrap/>
            <w:hideMark/>
          </w:tcPr>
          <w:p w14:paraId="6A5802C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4AFD9AD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1304</w:t>
            </w:r>
          </w:p>
        </w:tc>
        <w:tc>
          <w:tcPr>
            <w:tcW w:w="943" w:type="pct"/>
            <w:shd w:val="clear" w:color="auto" w:fill="D9D9D9" w:themeFill="background1" w:themeFillShade="D9"/>
            <w:noWrap/>
            <w:hideMark/>
          </w:tcPr>
          <w:p w14:paraId="7E2A7DD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300</w:t>
            </w:r>
          </w:p>
        </w:tc>
        <w:tc>
          <w:tcPr>
            <w:tcW w:w="753" w:type="pct"/>
            <w:shd w:val="clear" w:color="auto" w:fill="D9D9D9" w:themeFill="background1" w:themeFillShade="D9"/>
            <w:noWrap/>
            <w:hideMark/>
          </w:tcPr>
          <w:p w14:paraId="3F2AFA2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6/2022</w:t>
            </w:r>
          </w:p>
        </w:tc>
        <w:tc>
          <w:tcPr>
            <w:tcW w:w="660" w:type="pct"/>
            <w:shd w:val="clear" w:color="auto" w:fill="D9D9D9" w:themeFill="background1" w:themeFillShade="D9"/>
            <w:noWrap/>
            <w:hideMark/>
          </w:tcPr>
          <w:p w14:paraId="6ECC4C1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2022</w:t>
            </w:r>
          </w:p>
        </w:tc>
        <w:tc>
          <w:tcPr>
            <w:tcW w:w="730" w:type="pct"/>
            <w:shd w:val="clear" w:color="auto" w:fill="D9D9D9" w:themeFill="background1" w:themeFillShade="D9"/>
            <w:noWrap/>
            <w:hideMark/>
          </w:tcPr>
          <w:p w14:paraId="2E8EF9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77FCF4A2" w14:textId="77777777" w:rsidTr="00A25F3F">
        <w:trPr>
          <w:trHeight w:val="246"/>
        </w:trPr>
        <w:tc>
          <w:tcPr>
            <w:tcW w:w="587" w:type="pct"/>
            <w:shd w:val="clear" w:color="auto" w:fill="D9D9D9" w:themeFill="background1" w:themeFillShade="D9"/>
            <w:noWrap/>
            <w:hideMark/>
          </w:tcPr>
          <w:p w14:paraId="4ADADD0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66</w:t>
            </w:r>
          </w:p>
        </w:tc>
        <w:tc>
          <w:tcPr>
            <w:tcW w:w="455" w:type="pct"/>
            <w:shd w:val="clear" w:color="auto" w:fill="D9D9D9" w:themeFill="background1" w:themeFillShade="D9"/>
            <w:noWrap/>
            <w:hideMark/>
          </w:tcPr>
          <w:p w14:paraId="495E1D8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386AA8D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7221</w:t>
            </w:r>
          </w:p>
        </w:tc>
        <w:tc>
          <w:tcPr>
            <w:tcW w:w="943" w:type="pct"/>
            <w:shd w:val="clear" w:color="auto" w:fill="D9D9D9" w:themeFill="background1" w:themeFillShade="D9"/>
            <w:noWrap/>
            <w:hideMark/>
          </w:tcPr>
          <w:p w14:paraId="6EDC284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2327</w:t>
            </w:r>
          </w:p>
        </w:tc>
        <w:tc>
          <w:tcPr>
            <w:tcW w:w="753" w:type="pct"/>
            <w:shd w:val="clear" w:color="auto" w:fill="D9D9D9" w:themeFill="background1" w:themeFillShade="D9"/>
            <w:noWrap/>
            <w:hideMark/>
          </w:tcPr>
          <w:p w14:paraId="0F0131E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8/2023</w:t>
            </w:r>
          </w:p>
        </w:tc>
        <w:tc>
          <w:tcPr>
            <w:tcW w:w="660" w:type="pct"/>
            <w:shd w:val="clear" w:color="auto" w:fill="D9D9D9" w:themeFill="background1" w:themeFillShade="D9"/>
            <w:noWrap/>
            <w:hideMark/>
          </w:tcPr>
          <w:p w14:paraId="3BE3971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13/2023</w:t>
            </w:r>
          </w:p>
        </w:tc>
        <w:tc>
          <w:tcPr>
            <w:tcW w:w="730" w:type="pct"/>
            <w:shd w:val="clear" w:color="auto" w:fill="D9D9D9" w:themeFill="background1" w:themeFillShade="D9"/>
            <w:noWrap/>
            <w:hideMark/>
          </w:tcPr>
          <w:p w14:paraId="252783E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19F2DC18" w14:textId="77777777" w:rsidTr="00A25F3F">
        <w:trPr>
          <w:trHeight w:val="246"/>
        </w:trPr>
        <w:tc>
          <w:tcPr>
            <w:tcW w:w="587" w:type="pct"/>
            <w:noWrap/>
            <w:hideMark/>
          </w:tcPr>
          <w:p w14:paraId="3E41ED6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67</w:t>
            </w:r>
          </w:p>
        </w:tc>
        <w:tc>
          <w:tcPr>
            <w:tcW w:w="455" w:type="pct"/>
            <w:noWrap/>
            <w:hideMark/>
          </w:tcPr>
          <w:p w14:paraId="023C65E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346E4CF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12</w:t>
            </w:r>
          </w:p>
        </w:tc>
        <w:tc>
          <w:tcPr>
            <w:tcW w:w="943" w:type="pct"/>
            <w:noWrap/>
            <w:hideMark/>
          </w:tcPr>
          <w:p w14:paraId="068AA2F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49</w:t>
            </w:r>
          </w:p>
        </w:tc>
        <w:tc>
          <w:tcPr>
            <w:tcW w:w="753" w:type="pct"/>
            <w:noWrap/>
            <w:hideMark/>
          </w:tcPr>
          <w:p w14:paraId="0F9B1A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8/2023</w:t>
            </w:r>
          </w:p>
        </w:tc>
        <w:tc>
          <w:tcPr>
            <w:tcW w:w="660" w:type="pct"/>
            <w:noWrap/>
            <w:hideMark/>
          </w:tcPr>
          <w:p w14:paraId="4C4523A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12/2023</w:t>
            </w:r>
          </w:p>
        </w:tc>
        <w:tc>
          <w:tcPr>
            <w:tcW w:w="730" w:type="pct"/>
            <w:noWrap/>
            <w:hideMark/>
          </w:tcPr>
          <w:p w14:paraId="137566B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894C7EC" w14:textId="77777777" w:rsidTr="00A25F3F">
        <w:trPr>
          <w:trHeight w:val="246"/>
        </w:trPr>
        <w:tc>
          <w:tcPr>
            <w:tcW w:w="587" w:type="pct"/>
            <w:noWrap/>
            <w:hideMark/>
          </w:tcPr>
          <w:p w14:paraId="14F2352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92</w:t>
            </w:r>
          </w:p>
        </w:tc>
        <w:tc>
          <w:tcPr>
            <w:tcW w:w="455" w:type="pct"/>
            <w:noWrap/>
            <w:hideMark/>
          </w:tcPr>
          <w:p w14:paraId="2AECCD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CCC8C4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7225</w:t>
            </w:r>
          </w:p>
        </w:tc>
        <w:tc>
          <w:tcPr>
            <w:tcW w:w="943" w:type="pct"/>
            <w:noWrap/>
            <w:hideMark/>
          </w:tcPr>
          <w:p w14:paraId="6E2DCF6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2325</w:t>
            </w:r>
          </w:p>
        </w:tc>
        <w:tc>
          <w:tcPr>
            <w:tcW w:w="753" w:type="pct"/>
            <w:noWrap/>
            <w:hideMark/>
          </w:tcPr>
          <w:p w14:paraId="6E79FC2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17/2023</w:t>
            </w:r>
          </w:p>
        </w:tc>
        <w:tc>
          <w:tcPr>
            <w:tcW w:w="660" w:type="pct"/>
            <w:noWrap/>
            <w:hideMark/>
          </w:tcPr>
          <w:p w14:paraId="58CA5ED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2/2023</w:t>
            </w:r>
          </w:p>
        </w:tc>
        <w:tc>
          <w:tcPr>
            <w:tcW w:w="730" w:type="pct"/>
            <w:noWrap/>
            <w:hideMark/>
          </w:tcPr>
          <w:p w14:paraId="66A6659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bl>
    <w:p w14:paraId="05C1578E" w14:textId="77777777" w:rsidR="00F65359" w:rsidRDefault="00F65359" w:rsidP="007A3E35"/>
    <w:p w14:paraId="0B1EF625" w14:textId="47D7AAB2" w:rsidR="00F65359" w:rsidRDefault="00F65359" w:rsidP="007A3E35"/>
    <w:p w14:paraId="6F139489" w14:textId="77777777" w:rsidR="00756C31" w:rsidRDefault="00756C31" w:rsidP="007A3E35">
      <w:pPr>
        <w:sectPr w:rsidR="00756C31" w:rsidSect="00756C31">
          <w:pgSz w:w="15840" w:h="12240" w:orient="landscape"/>
          <w:pgMar w:top="1440" w:right="1440" w:bottom="1440" w:left="1440" w:header="810" w:footer="167" w:gutter="0"/>
          <w:cols w:space="720"/>
          <w:docGrid w:linePitch="360"/>
        </w:sectPr>
      </w:pPr>
    </w:p>
    <w:p w14:paraId="5198A0F5" w14:textId="77777777" w:rsidR="00B02C8B" w:rsidRPr="00B02C8B" w:rsidRDefault="00B02C8B" w:rsidP="00DC7BD2">
      <w:pPr>
        <w:pStyle w:val="Heading2"/>
      </w:pPr>
      <w:bookmarkStart w:id="24" w:name="_Toc185851652"/>
      <w:r w:rsidRPr="00B02C8B">
        <w:lastRenderedPageBreak/>
        <w:t>Marine Mammal Detections</w:t>
      </w:r>
      <w:bookmarkEnd w:id="24"/>
      <w:r w:rsidRPr="00B02C8B">
        <w:t xml:space="preserve"> </w:t>
      </w:r>
    </w:p>
    <w:p w14:paraId="0D621811" w14:textId="3AB3179D" w:rsidR="00DD2507" w:rsidRDefault="0010621C" w:rsidP="00DD2507">
      <w:r>
        <w:t xml:space="preserve">A primary goal </w:t>
      </w:r>
      <w:r w:rsidR="00DD2507">
        <w:t>of the Adrift</w:t>
      </w:r>
      <w:r>
        <w:t>-ACCESS</w:t>
      </w:r>
      <w:r w:rsidR="00DD2507">
        <w:t xml:space="preserve"> project was to identify which marine mammal species frequent the </w:t>
      </w:r>
      <w:r>
        <w:t xml:space="preserve">Greater </w:t>
      </w:r>
      <w:proofErr w:type="spellStart"/>
      <w:r>
        <w:t>Farallones</w:t>
      </w:r>
      <w:proofErr w:type="spellEnd"/>
      <w:r>
        <w:t xml:space="preserve"> and Cordell Bank National Marine Sanctuaries</w:t>
      </w:r>
      <w:r w:rsidR="00DD2507">
        <w:t xml:space="preserve">, and to describe their seasonal occurrence and distribution within the greater California Current Ecosystem. Different call types are understood to be associated with specific behaviors and therefore provide information related to habitat use. </w:t>
      </w:r>
      <w:r w:rsidR="00F96253">
        <w:t xml:space="preserve">Passive acoustic monitoring relies on sounds produced by animals for detection, and therefore PAM studies cannot identify the absence of animals. </w:t>
      </w:r>
    </w:p>
    <w:p w14:paraId="7B49AA81" w14:textId="77777777" w:rsidR="00D13F4D" w:rsidRDefault="00D13F4D" w:rsidP="00DD2507"/>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25" w:name="_Toc177979013"/>
      <w:bookmarkStart w:id="26" w:name="_Toc177979273"/>
      <w:bookmarkStart w:id="27" w:name="_Toc177980600"/>
      <w:bookmarkStart w:id="28" w:name="_Toc177982888"/>
      <w:bookmarkStart w:id="29" w:name="_Toc177983514"/>
      <w:bookmarkStart w:id="30" w:name="_Toc178074736"/>
      <w:bookmarkStart w:id="31" w:name="_Toc178251033"/>
      <w:bookmarkStart w:id="32" w:name="_Toc178255136"/>
      <w:bookmarkStart w:id="33" w:name="_Toc178312755"/>
      <w:bookmarkStart w:id="34" w:name="_Toc178600481"/>
      <w:bookmarkStart w:id="35" w:name="_Toc184648765"/>
      <w:bookmarkStart w:id="36" w:name="_Toc185597932"/>
      <w:bookmarkStart w:id="37" w:name="_Toc185851653"/>
      <w:bookmarkStart w:id="38" w:name="_Toc177733636"/>
      <w:bookmarkEnd w:id="25"/>
      <w:bookmarkEnd w:id="26"/>
      <w:bookmarkEnd w:id="27"/>
      <w:bookmarkEnd w:id="28"/>
      <w:bookmarkEnd w:id="29"/>
      <w:bookmarkEnd w:id="30"/>
      <w:bookmarkEnd w:id="31"/>
      <w:bookmarkEnd w:id="32"/>
      <w:bookmarkEnd w:id="33"/>
      <w:bookmarkEnd w:id="34"/>
      <w:bookmarkEnd w:id="35"/>
      <w:bookmarkEnd w:id="36"/>
      <w:bookmarkEnd w:id="37"/>
    </w:p>
    <w:p w14:paraId="38875636" w14:textId="74349BFA" w:rsidR="00A65932" w:rsidRDefault="00A65932" w:rsidP="00B5079D">
      <w:pPr>
        <w:pStyle w:val="Heading3"/>
      </w:pPr>
      <w:bookmarkStart w:id="39" w:name="_Toc185851654"/>
      <w:r>
        <w:t>Sperm Whales</w:t>
      </w:r>
      <w:bookmarkEnd w:id="38"/>
      <w:bookmarkEnd w:id="39"/>
    </w:p>
    <w:p w14:paraId="4CECA90F" w14:textId="674F4C78" w:rsidR="00C652EC" w:rsidRDefault="00C652EC" w:rsidP="00114645">
      <w:r>
        <w:t xml:space="preserve">Sperm whales were detected </w:t>
      </w:r>
      <w:r w:rsidR="007F41D6">
        <w:t>during ACCESS surveys in all months except late September/early October (</w:t>
      </w:r>
      <w:r w:rsidR="007F41D6">
        <w:fldChar w:fldCharType="begin"/>
      </w:r>
      <w:r w:rsidR="007F41D6">
        <w:instrText xml:space="preserve"> REF _Ref177979604 \h </w:instrText>
      </w:r>
      <w:r w:rsidR="007F41D6">
        <w:fldChar w:fldCharType="separate"/>
      </w:r>
      <w:r w:rsidR="007F41D6">
        <w:t xml:space="preserve">Figure </w:t>
      </w:r>
      <w:r w:rsidR="007F41D6">
        <w:rPr>
          <w:noProof/>
        </w:rPr>
        <w:t>3</w:t>
      </w:r>
      <w:r w:rsidR="007F41D6">
        <w:fldChar w:fldCharType="end"/>
      </w:r>
      <w:r w:rsidR="007F41D6">
        <w:t xml:space="preserve">). </w:t>
      </w:r>
      <w:r>
        <w:t xml:space="preserve">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7F41D6">
        <w:t xml:space="preserve">Table </w:t>
      </w:r>
      <w:r w:rsidR="007F41D6">
        <w:rPr>
          <w:noProof/>
        </w:rPr>
        <w:t>2</w:t>
      </w:r>
      <w:r w:rsidR="00CD3FDC">
        <w:fldChar w:fldCharType="end"/>
      </w:r>
      <w:r>
        <w:t xml:space="preserve">). </w:t>
      </w:r>
    </w:p>
    <w:p w14:paraId="356631BC" w14:textId="77777777" w:rsidR="00362FA2" w:rsidRDefault="00362FA2" w:rsidP="00114645"/>
    <w:p w14:paraId="7F09BD10" w14:textId="236C060A" w:rsidR="009D2869" w:rsidRDefault="009D2869" w:rsidP="00114645">
      <w:r>
        <w:t xml:space="preserve">Sperm whales had been documented only 3 times in the waters offshore San Francisco in over 30 years of ACCESS visual surveys (J. </w:t>
      </w:r>
      <w:proofErr w:type="spellStart"/>
      <w:r>
        <w:t>Roletto</w:t>
      </w:r>
      <w:proofErr w:type="spellEnd"/>
      <w:r>
        <w:t xml:space="preserve">,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w:t>
      </w:r>
      <w:proofErr w:type="spellStart"/>
      <w:r>
        <w:t>Farallones</w:t>
      </w:r>
      <w:proofErr w:type="spellEnd"/>
      <w:r>
        <w:t xml:space="preserve"> and Cordell Bank National Marine Sanctuary.</w:t>
      </w:r>
    </w:p>
    <w:p w14:paraId="79F31F6E" w14:textId="77777777" w:rsidR="009D2869" w:rsidRDefault="009D2869" w:rsidP="00114645"/>
    <w:p w14:paraId="4643F325" w14:textId="1FADBB6E" w:rsidR="00662AE9" w:rsidRDefault="00662AE9" w:rsidP="00662AE9">
      <w:pPr>
        <w:pStyle w:val="Caption"/>
        <w:keepNext/>
      </w:pPr>
      <w:bookmarkStart w:id="40" w:name="_Toc185597975"/>
      <w:r>
        <w:t xml:space="preserve">Table </w:t>
      </w:r>
      <w:fldSimple w:instr=" SEQ Table \* ARABIC ">
        <w:r w:rsidR="00785588">
          <w:rPr>
            <w:noProof/>
          </w:rPr>
          <w:t>2</w:t>
        </w:r>
      </w:fldSimple>
      <w:r>
        <w:t xml:space="preserve">. </w:t>
      </w:r>
      <w:r w:rsidRPr="008C2483">
        <w:t>Summary of sperm whale detections for regular and slow clicks in hourly bins for Adrift-ACCESS surveys.</w:t>
      </w:r>
      <w:bookmarkEnd w:id="40"/>
    </w:p>
    <w:tbl>
      <w:tblPr>
        <w:tblStyle w:val="TableGrid"/>
        <w:tblW w:w="0" w:type="auto"/>
        <w:tblLook w:val="04A0" w:firstRow="1" w:lastRow="0" w:firstColumn="1" w:lastColumn="0" w:noHBand="0" w:noVBand="1"/>
      </w:tblPr>
      <w:tblGrid>
        <w:gridCol w:w="1870"/>
        <w:gridCol w:w="1870"/>
        <w:gridCol w:w="1870"/>
        <w:gridCol w:w="1870"/>
      </w:tblGrid>
      <w:tr w:rsidR="00662AE9" w:rsidRPr="00AF1DB1" w14:paraId="59FB3808" w14:textId="77777777" w:rsidTr="00B33D64">
        <w:trPr>
          <w:trHeight w:val="288"/>
        </w:trPr>
        <w:tc>
          <w:tcPr>
            <w:tcW w:w="1870" w:type="dxa"/>
            <w:shd w:val="clear" w:color="auto" w:fill="C6D9F1" w:themeFill="text2" w:themeFillTint="33"/>
            <w:noWrap/>
            <w:vAlign w:val="center"/>
            <w:hideMark/>
          </w:tcPr>
          <w:p w14:paraId="3845303B" w14:textId="77777777" w:rsidR="00662AE9" w:rsidRPr="00AF1DB1" w:rsidRDefault="00662AE9" w:rsidP="00B33D64">
            <w:pPr>
              <w:rPr>
                <w:rFonts w:ascii="Arial" w:hAnsi="Arial" w:cs="Arial"/>
                <w:b/>
                <w:bCs/>
                <w:sz w:val="18"/>
                <w:szCs w:val="18"/>
              </w:rPr>
            </w:pPr>
          </w:p>
        </w:tc>
        <w:tc>
          <w:tcPr>
            <w:tcW w:w="1870" w:type="dxa"/>
            <w:shd w:val="clear" w:color="auto" w:fill="C6D9F1" w:themeFill="text2" w:themeFillTint="33"/>
            <w:noWrap/>
            <w:vAlign w:val="center"/>
            <w:hideMark/>
          </w:tcPr>
          <w:p w14:paraId="51581D9A"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3C747270"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A571631"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662AE9" w:rsidRPr="00AF1DB1" w14:paraId="5418C55A" w14:textId="77777777" w:rsidTr="00B33D64">
        <w:trPr>
          <w:trHeight w:val="288"/>
        </w:trPr>
        <w:tc>
          <w:tcPr>
            <w:tcW w:w="1870" w:type="dxa"/>
            <w:noWrap/>
            <w:vAlign w:val="center"/>
            <w:hideMark/>
          </w:tcPr>
          <w:p w14:paraId="15A169C5" w14:textId="77777777" w:rsidR="00662AE9" w:rsidRPr="00B21280" w:rsidRDefault="00662AE9" w:rsidP="00B33D64">
            <w:pPr>
              <w:rPr>
                <w:rFonts w:ascii="Arial" w:hAnsi="Arial" w:cs="Arial"/>
                <w:b/>
                <w:bCs/>
                <w:color w:val="000000"/>
                <w:sz w:val="18"/>
                <w:szCs w:val="18"/>
              </w:rPr>
            </w:pPr>
            <w:r w:rsidRPr="00B21280">
              <w:rPr>
                <w:rFonts w:ascii="Arial" w:hAnsi="Arial" w:cs="Arial"/>
                <w:b/>
                <w:bCs/>
                <w:color w:val="000000"/>
                <w:sz w:val="18"/>
                <w:szCs w:val="18"/>
              </w:rPr>
              <w:t>Regular Clicks</w:t>
            </w:r>
          </w:p>
        </w:tc>
        <w:tc>
          <w:tcPr>
            <w:tcW w:w="1870" w:type="dxa"/>
            <w:noWrap/>
            <w:vAlign w:val="center"/>
            <w:hideMark/>
          </w:tcPr>
          <w:p w14:paraId="6C635C64" w14:textId="77777777" w:rsidR="00662AE9" w:rsidRPr="00AF1DB1" w:rsidRDefault="00662AE9" w:rsidP="00B33D64">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3ADC6084" w14:textId="77777777" w:rsidR="00662AE9" w:rsidRPr="00AF1DB1" w:rsidRDefault="00662AE9" w:rsidP="00B33D64">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336F68EB" w14:textId="77777777" w:rsidR="00662AE9" w:rsidRPr="00AF1DB1" w:rsidRDefault="00662AE9" w:rsidP="00B33D64">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662AE9" w:rsidRPr="00AF1DB1" w14:paraId="5EB971CA" w14:textId="77777777" w:rsidTr="00B33D64">
        <w:trPr>
          <w:trHeight w:val="288"/>
        </w:trPr>
        <w:tc>
          <w:tcPr>
            <w:tcW w:w="1870" w:type="dxa"/>
            <w:noWrap/>
            <w:vAlign w:val="center"/>
            <w:hideMark/>
          </w:tcPr>
          <w:p w14:paraId="5558008F" w14:textId="77777777" w:rsidR="00662AE9" w:rsidRPr="00B21280" w:rsidRDefault="00662AE9" w:rsidP="00B33D64">
            <w:pPr>
              <w:rPr>
                <w:rFonts w:ascii="Arial" w:hAnsi="Arial" w:cs="Arial"/>
                <w:b/>
                <w:bCs/>
                <w:color w:val="000000"/>
                <w:sz w:val="18"/>
                <w:szCs w:val="18"/>
              </w:rPr>
            </w:pPr>
            <w:r w:rsidRPr="00B21280">
              <w:rPr>
                <w:rFonts w:ascii="Arial" w:hAnsi="Arial" w:cs="Arial"/>
                <w:b/>
                <w:bCs/>
                <w:color w:val="000000"/>
                <w:sz w:val="18"/>
                <w:szCs w:val="18"/>
              </w:rPr>
              <w:t>Slow Clicks</w:t>
            </w:r>
          </w:p>
        </w:tc>
        <w:tc>
          <w:tcPr>
            <w:tcW w:w="1870" w:type="dxa"/>
            <w:noWrap/>
            <w:vAlign w:val="center"/>
            <w:hideMark/>
          </w:tcPr>
          <w:p w14:paraId="2C1A5940" w14:textId="77777777" w:rsidR="00662AE9" w:rsidRPr="00AF1DB1" w:rsidRDefault="00662AE9" w:rsidP="00B33D64">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09DEA3ED" w14:textId="77777777" w:rsidR="00662AE9" w:rsidRPr="00AF1DB1" w:rsidRDefault="00662AE9" w:rsidP="00B33D64">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3D436D00" w14:textId="77777777" w:rsidR="00662AE9" w:rsidRPr="00AF1DB1" w:rsidRDefault="00662AE9" w:rsidP="00B33D64">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0B4F3597" w14:textId="3D473365" w:rsidR="00662AE9" w:rsidRDefault="00662AE9" w:rsidP="00662AE9">
      <w:pPr>
        <w:pStyle w:val="TableNotes"/>
        <w:sectPr w:rsidR="00662AE9" w:rsidSect="00305B2D">
          <w:pgSz w:w="12240" w:h="15840"/>
          <w:pgMar w:top="1440" w:right="1440" w:bottom="1440" w:left="1440" w:header="810" w:footer="167" w:gutter="0"/>
          <w:cols w:space="720"/>
          <w:docGrid w:linePitch="360"/>
        </w:sectPr>
      </w:pPr>
      <w:r>
        <w:t>Note: Mean hourly probability of sperm whale detection for that call type/season; total hourly bins are shown in parenthesis.</w:t>
      </w:r>
    </w:p>
    <w:p w14:paraId="75BE37B1" w14:textId="77777777" w:rsidR="009D2869" w:rsidRDefault="009D2869" w:rsidP="00114645"/>
    <w:p w14:paraId="4BDF0048" w14:textId="77777777" w:rsidR="00662AE9" w:rsidRDefault="000D51FD" w:rsidP="00662AE9">
      <w:pPr>
        <w:keepNext/>
      </w:pPr>
      <w:r>
        <w:rPr>
          <w:noProof/>
        </w:rPr>
        <w:drawing>
          <wp:inline distT="0" distB="0" distL="0" distR="0" wp14:anchorId="75138C5E" wp14:editId="3A3EA47A">
            <wp:extent cx="3577133" cy="2861706"/>
            <wp:effectExtent l="0" t="0" r="4445" b="0"/>
            <wp:doc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pic:cNvPicPr/>
                  </pic:nvPicPr>
                  <pic:blipFill>
                    <a:blip r:embed="rId23"/>
                    <a:stretch>
                      <a:fillRect/>
                    </a:stretch>
                  </pic:blipFill>
                  <pic:spPr>
                    <a:xfrm>
                      <a:off x="0" y="0"/>
                      <a:ext cx="3583174" cy="2866539"/>
                    </a:xfrm>
                    <a:prstGeom prst="rect">
                      <a:avLst/>
                    </a:prstGeom>
                  </pic:spPr>
                </pic:pic>
              </a:graphicData>
            </a:graphic>
          </wp:inline>
        </w:drawing>
      </w:r>
    </w:p>
    <w:p w14:paraId="12C15C99" w14:textId="00816910" w:rsidR="00FD5F2A" w:rsidRDefault="00662AE9" w:rsidP="00662AE9">
      <w:pPr>
        <w:pStyle w:val="Caption"/>
      </w:pPr>
      <w:bookmarkStart w:id="41" w:name="_Toc185597958"/>
      <w:r>
        <w:t xml:space="preserve">Figure </w:t>
      </w:r>
      <w:fldSimple w:instr=" SEQ Figure \* ARABIC ">
        <w:r w:rsidR="00B80A18">
          <w:rPr>
            <w:noProof/>
          </w:rPr>
          <w:t>3</w:t>
        </w:r>
      </w:fldSimple>
      <w:r>
        <w:t xml:space="preserve">. Hourly sperm whale events by month for Adrift-ACCESS surveys. </w:t>
      </w:r>
      <w:r w:rsidRPr="00662AE9">
        <w:t>Hourly sperm whale event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41"/>
    </w:p>
    <w:p w14:paraId="31417B33" w14:textId="77777777" w:rsidR="00A4137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hyperlink r:id="rId24" w:history="1">
        <w:r w:rsidR="006D13BE">
          <w:rPr>
            <w:rStyle w:val="Hyperlink"/>
          </w:rPr>
          <w:t>Sperm Whale Demographics summary</w:t>
        </w:r>
      </w:hyperlink>
      <w:r>
        <w:t xml:space="preserve">). </w:t>
      </w:r>
    </w:p>
    <w:p w14:paraId="4274039C" w14:textId="77777777" w:rsidR="00A4137F" w:rsidRDefault="00A4137F" w:rsidP="00114645"/>
    <w:p w14:paraId="0766FC2C" w14:textId="506D91CD" w:rsidR="00A65932" w:rsidRDefault="00A65932" w:rsidP="00662AE9">
      <w:pPr>
        <w:pStyle w:val="Heading3"/>
      </w:pPr>
      <w:bookmarkStart w:id="42" w:name="_Ref175058360"/>
      <w:bookmarkStart w:id="43" w:name="_Ref177571200"/>
      <w:bookmarkStart w:id="44" w:name="_Toc177733637"/>
      <w:bookmarkStart w:id="45" w:name="_Toc185851655"/>
      <w:r>
        <w:t>Beaked Whales</w:t>
      </w:r>
      <w:bookmarkEnd w:id="42"/>
      <w:bookmarkEnd w:id="43"/>
      <w:bookmarkEnd w:id="44"/>
      <w:bookmarkEnd w:id="45"/>
    </w:p>
    <w:p w14:paraId="34448089" w14:textId="1150D2D2" w:rsidR="00F00053" w:rsidRDefault="00662AE9" w:rsidP="003815FA">
      <w:r>
        <w:t>Baird’s beaked whales and goose-beaked whales</w:t>
      </w:r>
      <w:r w:rsidR="003815FA">
        <w:t xml:space="preserve"> were detected in </w:t>
      </w:r>
      <w:r w:rsidR="00F30D71">
        <w:t>recordings collected during the Adrift-ACCESS surveys (</w:t>
      </w:r>
      <w:r w:rsidR="00E45EAE">
        <w:fldChar w:fldCharType="begin"/>
      </w:r>
      <w:r w:rsidR="00E45EAE">
        <w:instrText xml:space="preserve"> REF _Ref185512237 \h </w:instrText>
      </w:r>
      <w:r w:rsidR="00E45EAE">
        <w:fldChar w:fldCharType="separate"/>
      </w:r>
      <w:r w:rsidR="00E45EAE">
        <w:t xml:space="preserve">Table </w:t>
      </w:r>
      <w:r w:rsidR="00E45EAE">
        <w:rPr>
          <w:noProof/>
        </w:rPr>
        <w:t>4</w:t>
      </w:r>
      <w:r w:rsidR="00E45EAE">
        <w:fldChar w:fldCharType="end"/>
      </w:r>
      <w:r w:rsidR="00F30D71">
        <w:t xml:space="preserve">). </w:t>
      </w:r>
      <w:r w:rsidR="006D13BE">
        <w:t>Detections of both species were higher during the post-upwelling season, and g</w:t>
      </w:r>
      <w:r w:rsidR="00F30D71">
        <w:t xml:space="preserve">oose-beaked whales were more commonly detected </w:t>
      </w:r>
      <w:r w:rsidR="006D13BE">
        <w:t xml:space="preserve">than Baird’s beaked whales </w:t>
      </w:r>
      <w:r w:rsidR="00F30D71">
        <w:t>(</w:t>
      </w:r>
      <w:r w:rsidR="00F30D71">
        <w:fldChar w:fldCharType="begin"/>
      </w:r>
      <w:r w:rsidR="00F30D71">
        <w:instrText xml:space="preserve"> REF _Ref185510596 \h </w:instrText>
      </w:r>
      <w:r w:rsidR="00F30D71">
        <w:fldChar w:fldCharType="separate"/>
      </w:r>
      <w:r w:rsidR="00F30D71">
        <w:t xml:space="preserve">Table </w:t>
      </w:r>
      <w:r w:rsidR="00F30D71">
        <w:rPr>
          <w:noProof/>
        </w:rPr>
        <w:t>4</w:t>
      </w:r>
      <w:r w:rsidR="00F30D71">
        <w:fldChar w:fldCharType="end"/>
      </w:r>
      <w:r w:rsidR="00F30D71">
        <w:t xml:space="preserve">). </w:t>
      </w:r>
    </w:p>
    <w:p w14:paraId="1BDBE0D9" w14:textId="77777777" w:rsidR="00D64A0E" w:rsidRDefault="00D64A0E" w:rsidP="003815FA"/>
    <w:p w14:paraId="0D339163" w14:textId="25C5AB63" w:rsidR="00F30D71" w:rsidRDefault="00F30D71" w:rsidP="00F30D71">
      <w:pPr>
        <w:pStyle w:val="Caption"/>
        <w:keepNext/>
      </w:pPr>
      <w:bookmarkStart w:id="46" w:name="_Ref185510596"/>
      <w:bookmarkStart w:id="47" w:name="_Toc185597976"/>
      <w:r>
        <w:t xml:space="preserve">Table </w:t>
      </w:r>
      <w:fldSimple w:instr=" SEQ Table \* ARABIC ">
        <w:r w:rsidR="00785588">
          <w:rPr>
            <w:noProof/>
          </w:rPr>
          <w:t>3</w:t>
        </w:r>
      </w:fldSimple>
      <w:bookmarkEnd w:id="46"/>
      <w:r>
        <w:t xml:space="preserve">. </w:t>
      </w:r>
      <w:r w:rsidRPr="003E78CF">
        <w:t>Summary of beaked whale detections Baird’s beaked whales and goose-beaked whales in hourly bins for Adrift-ACCESS data.</w:t>
      </w:r>
      <w:bookmarkEnd w:id="47"/>
    </w:p>
    <w:tbl>
      <w:tblPr>
        <w:tblStyle w:val="TableGrid"/>
        <w:tblW w:w="0" w:type="auto"/>
        <w:tblLook w:val="04A0" w:firstRow="1" w:lastRow="0" w:firstColumn="1" w:lastColumn="0" w:noHBand="0" w:noVBand="1"/>
      </w:tblPr>
      <w:tblGrid>
        <w:gridCol w:w="2695"/>
        <w:gridCol w:w="2160"/>
        <w:gridCol w:w="2157"/>
        <w:gridCol w:w="1600"/>
      </w:tblGrid>
      <w:tr w:rsidR="00F30D71" w:rsidRPr="003815FA" w14:paraId="1A51F1DE" w14:textId="77777777" w:rsidTr="00B33D64">
        <w:trPr>
          <w:trHeight w:val="288"/>
        </w:trPr>
        <w:tc>
          <w:tcPr>
            <w:tcW w:w="2695" w:type="dxa"/>
            <w:shd w:val="clear" w:color="auto" w:fill="C6D9F1" w:themeFill="text2" w:themeFillTint="33"/>
            <w:noWrap/>
            <w:vAlign w:val="center"/>
            <w:hideMark/>
          </w:tcPr>
          <w:p w14:paraId="66F3A856" w14:textId="77777777" w:rsidR="00F30D71" w:rsidRPr="003815FA" w:rsidRDefault="00F30D71" w:rsidP="00B33D64">
            <w:pPr>
              <w:rPr>
                <w:rFonts w:ascii="Arial" w:hAnsi="Arial" w:cs="Arial"/>
                <w:b/>
                <w:bCs/>
                <w:sz w:val="18"/>
                <w:szCs w:val="18"/>
              </w:rPr>
            </w:pPr>
          </w:p>
        </w:tc>
        <w:tc>
          <w:tcPr>
            <w:tcW w:w="2160" w:type="dxa"/>
            <w:shd w:val="clear" w:color="auto" w:fill="C6D9F1" w:themeFill="text2" w:themeFillTint="33"/>
            <w:noWrap/>
            <w:vAlign w:val="center"/>
            <w:hideMark/>
          </w:tcPr>
          <w:p w14:paraId="2C8DDD66"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59734E4C"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378F94F3"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F30D71" w:rsidRPr="003815FA" w14:paraId="1D03E191" w14:textId="77777777" w:rsidTr="00B33D64">
        <w:trPr>
          <w:trHeight w:val="288"/>
        </w:trPr>
        <w:tc>
          <w:tcPr>
            <w:tcW w:w="2695" w:type="dxa"/>
            <w:noWrap/>
            <w:vAlign w:val="center"/>
            <w:hideMark/>
          </w:tcPr>
          <w:p w14:paraId="54B87EFB" w14:textId="77777777" w:rsidR="00F30D71" w:rsidRPr="00B21280" w:rsidRDefault="00F30D71" w:rsidP="00B33D64">
            <w:pPr>
              <w:rPr>
                <w:rFonts w:ascii="Arial" w:hAnsi="Arial" w:cs="Arial"/>
                <w:b/>
                <w:bCs/>
                <w:color w:val="000000"/>
                <w:sz w:val="18"/>
                <w:szCs w:val="18"/>
              </w:rPr>
            </w:pPr>
            <w:r w:rsidRPr="00B21280">
              <w:rPr>
                <w:rFonts w:ascii="Arial" w:hAnsi="Arial" w:cs="Arial"/>
                <w:b/>
                <w:bCs/>
                <w:color w:val="000000"/>
                <w:sz w:val="18"/>
                <w:szCs w:val="18"/>
              </w:rPr>
              <w:t>Baird's beaked whale</w:t>
            </w:r>
          </w:p>
        </w:tc>
        <w:tc>
          <w:tcPr>
            <w:tcW w:w="2160" w:type="dxa"/>
            <w:noWrap/>
            <w:vAlign w:val="center"/>
            <w:hideMark/>
          </w:tcPr>
          <w:p w14:paraId="44EC38E7"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354FC7F7"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50B72499"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F30D71" w:rsidRPr="003815FA" w14:paraId="4F3AD651" w14:textId="77777777" w:rsidTr="00B33D64">
        <w:trPr>
          <w:trHeight w:val="288"/>
        </w:trPr>
        <w:tc>
          <w:tcPr>
            <w:tcW w:w="2695" w:type="dxa"/>
            <w:noWrap/>
            <w:vAlign w:val="center"/>
            <w:hideMark/>
          </w:tcPr>
          <w:p w14:paraId="38F1454D" w14:textId="77777777" w:rsidR="00F30D71" w:rsidRPr="00B21280" w:rsidRDefault="00F30D71" w:rsidP="00B33D64">
            <w:pPr>
              <w:rPr>
                <w:rFonts w:ascii="Arial" w:hAnsi="Arial" w:cs="Arial"/>
                <w:b/>
                <w:bCs/>
                <w:color w:val="000000"/>
                <w:sz w:val="18"/>
                <w:szCs w:val="18"/>
              </w:rPr>
            </w:pPr>
            <w:r w:rsidRPr="00B21280">
              <w:rPr>
                <w:rFonts w:ascii="Arial" w:hAnsi="Arial" w:cs="Arial"/>
                <w:b/>
                <w:bCs/>
                <w:color w:val="000000"/>
                <w:sz w:val="18"/>
                <w:szCs w:val="18"/>
              </w:rPr>
              <w:t>Goose-beaked whale</w:t>
            </w:r>
          </w:p>
        </w:tc>
        <w:tc>
          <w:tcPr>
            <w:tcW w:w="2160" w:type="dxa"/>
            <w:noWrap/>
            <w:vAlign w:val="center"/>
            <w:hideMark/>
          </w:tcPr>
          <w:p w14:paraId="1AFC7BB5"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63229556"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0C7E221"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1F3CC276" w14:textId="6BBCEB48" w:rsidR="00F30D71" w:rsidRDefault="00F30D71" w:rsidP="00F30D71">
      <w:pPr>
        <w:pStyle w:val="TableNotes"/>
      </w:pPr>
      <w:r>
        <w:t xml:space="preserve">Note: </w:t>
      </w:r>
      <w:r w:rsidRPr="00332966">
        <w:t>Summary of beaked whale detections for Baird’s beaked whales</w:t>
      </w:r>
      <w:r>
        <w:t xml:space="preserve"> </w:t>
      </w:r>
      <w:r w:rsidRPr="00332966">
        <w:t>and goose-beaked whales in hourly bins for Adrift</w:t>
      </w:r>
      <w:r w:rsidR="006D13BE">
        <w:t>-ACCESS</w:t>
      </w:r>
      <w:r w:rsidRPr="00332966">
        <w:t xml:space="preserve"> data. Mean hourly probability of detection for that species/season; total hourly bins are shown in parenthesis.</w:t>
      </w:r>
    </w:p>
    <w:p w14:paraId="019163CC" w14:textId="77777777" w:rsidR="00AF3A94" w:rsidRDefault="00AF3A94" w:rsidP="00AF3A94"/>
    <w:p w14:paraId="634C2358" w14:textId="77777777" w:rsidR="00AF3A94" w:rsidRDefault="00AF3A94" w:rsidP="003815FA"/>
    <w:p w14:paraId="759C8270" w14:textId="77777777" w:rsidR="00F30D71" w:rsidRDefault="00F30D71" w:rsidP="00F30D71">
      <w:pPr>
        <w:keepNext/>
      </w:pPr>
      <w:r>
        <w:rPr>
          <w:noProof/>
        </w:rPr>
        <w:lastRenderedPageBreak/>
        <w:drawing>
          <wp:inline distT="0" distB="0" distL="0" distR="0" wp14:anchorId="693B7654" wp14:editId="29375DB7">
            <wp:extent cx="5943600" cy="2377440"/>
            <wp:effectExtent l="0" t="0" r="0" b="3810"/>
            <wp:doc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pic:cNvPicPr/>
                  </pic:nvPicPr>
                  <pic:blipFill>
                    <a:blip r:embed="rId25"/>
                    <a:stretch>
                      <a:fillRect/>
                    </a:stretch>
                  </pic:blipFill>
                  <pic:spPr>
                    <a:xfrm>
                      <a:off x="0" y="0"/>
                      <a:ext cx="5943600" cy="2377440"/>
                    </a:xfrm>
                    <a:prstGeom prst="rect">
                      <a:avLst/>
                    </a:prstGeom>
                  </pic:spPr>
                </pic:pic>
              </a:graphicData>
            </a:graphic>
          </wp:inline>
        </w:drawing>
      </w:r>
    </w:p>
    <w:p w14:paraId="3B25EA81" w14:textId="14987F64" w:rsidR="00F30D71" w:rsidRDefault="00F30D71" w:rsidP="00F30D71">
      <w:pPr>
        <w:pStyle w:val="Caption"/>
      </w:pPr>
      <w:bookmarkStart w:id="48" w:name="_Toc185597959"/>
      <w:r>
        <w:t xml:space="preserve">Figure </w:t>
      </w:r>
      <w:fldSimple w:instr=" SEQ Figure \* ARABIC ">
        <w:r w:rsidR="00B80A18">
          <w:rPr>
            <w:noProof/>
          </w:rPr>
          <w:t>4</w:t>
        </w:r>
      </w:fldSimple>
      <w:r>
        <w:t xml:space="preserve">. </w:t>
      </w:r>
      <w:r w:rsidRPr="00615695">
        <w:t>Hourly goose-beaked whales and Baird's beaked whales by month for the Adrift-ACCESS surveys.</w:t>
      </w:r>
      <w:r w:rsidRPr="00F30D71">
        <w:t xml:space="preserve"> Hourly presence of goose-beaked whales (left) and Baird's beaked whale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48"/>
      <w:r>
        <w:t xml:space="preserve"> </w:t>
      </w:r>
    </w:p>
    <w:p w14:paraId="5A49A9FB" w14:textId="77777777" w:rsidR="00F30D71" w:rsidRDefault="00F30D71" w:rsidP="00AF3A94"/>
    <w:p w14:paraId="1FC4EA26" w14:textId="2D9FD0D8" w:rsidR="00F30D71" w:rsidRDefault="00F30D71" w:rsidP="00F30D71">
      <w:r>
        <w:t xml:space="preserve">There had been no visual detection of beaked whales during the 30 years of annual ACCESS surveys offshore San Francisco (J. </w:t>
      </w:r>
      <w:proofErr w:type="spellStart"/>
      <w:r>
        <w:t>Roletto</w:t>
      </w:r>
      <w:proofErr w:type="spellEnd"/>
      <w:r>
        <w:t xml:space="preserve">, pers. comm.). The drifting recorders deployed during the ACCESS surveys detected both Baird's and goose-beaked whales, suggesting that beaked whales do occur in and near the shipping lanes and the combined Greater </w:t>
      </w:r>
      <w:proofErr w:type="spellStart"/>
      <w:r>
        <w:t>Farallones</w:t>
      </w:r>
      <w:proofErr w:type="spellEnd"/>
      <w:r>
        <w:t xml:space="preserve"> and Cordell Bank National Marine Sanctuaries (</w:t>
      </w:r>
      <w:r>
        <w:fldChar w:fldCharType="begin"/>
      </w:r>
      <w:r>
        <w:instrText xml:space="preserve"> REF _Ref177570153 \h </w:instrText>
      </w:r>
      <w:r>
        <w:fldChar w:fldCharType="separate"/>
      </w:r>
      <w:r>
        <w:t xml:space="preserve">Figure </w:t>
      </w:r>
      <w:r>
        <w:rPr>
          <w:noProof/>
        </w:rPr>
        <w:t>5</w:t>
      </w:r>
      <w:r>
        <w:t>.</w:t>
      </w:r>
      <w:r>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671BAC35" w14:textId="2BAA60DF" w:rsidR="0033072E" w:rsidRDefault="0033072E" w:rsidP="00F30D71"/>
    <w:p w14:paraId="79BB565C" w14:textId="383CC12B" w:rsidR="00A65932" w:rsidRDefault="00A65932" w:rsidP="00F30D71">
      <w:pPr>
        <w:pStyle w:val="Heading3"/>
      </w:pPr>
      <w:bookmarkStart w:id="49" w:name="_Toc177733638"/>
      <w:bookmarkStart w:id="50" w:name="_Toc185851656"/>
      <w:r>
        <w:t>Dolphins</w:t>
      </w:r>
      <w:bookmarkEnd w:id="49"/>
      <w:bookmarkEnd w:id="50"/>
    </w:p>
    <w:p w14:paraId="4C204F57" w14:textId="79495646" w:rsidR="00B216AC" w:rsidRDefault="004C4E22" w:rsidP="004C4E22">
      <w:r>
        <w:t xml:space="preserve">Dolphins were detected during </w:t>
      </w:r>
      <w:r w:rsidR="00EC2A59">
        <w:t>all</w:t>
      </w:r>
      <w:r>
        <w:t xml:space="preserve"> Adrift</w:t>
      </w:r>
      <w:r w:rsidR="00EC2A59">
        <w:t>-ACCESS</w:t>
      </w:r>
      <w:r>
        <w:t xml:space="preserve"> deployments</w:t>
      </w:r>
      <w:r w:rsidR="00661D59">
        <w:t xml:space="preserve"> (</w:t>
      </w:r>
      <w:r w:rsidR="00EC2A59">
        <w:fldChar w:fldCharType="begin"/>
      </w:r>
      <w:r w:rsidR="00EC2A59">
        <w:instrText xml:space="preserve"> REF _Ref185512110 \h </w:instrText>
      </w:r>
      <w:r w:rsidR="00EC2A59">
        <w:fldChar w:fldCharType="separate"/>
      </w:r>
      <w:r w:rsidR="00EC2A59">
        <w:t xml:space="preserve">Figure </w:t>
      </w:r>
      <w:r w:rsidR="00EC2A59">
        <w:rPr>
          <w:noProof/>
        </w:rPr>
        <w:t>5</w:t>
      </w:r>
      <w:r w:rsidR="00EC2A59">
        <w:fldChar w:fldCharType="end"/>
      </w:r>
      <w:r w:rsidR="00661D59">
        <w:t>)</w:t>
      </w:r>
      <w:r w:rsidR="00EC2A59">
        <w:t>.</w:t>
      </w:r>
      <w:r>
        <w:t xml:space="preserve"> </w:t>
      </w:r>
      <w:r w:rsidR="0088067C">
        <w:t xml:space="preserve">Dolphin </w:t>
      </w:r>
      <w:r w:rsidR="00BE0D24">
        <w:t>events</w:t>
      </w:r>
      <w:r w:rsidR="0088067C">
        <w:t xml:space="preserve"> included detections that could be positively attributed to </w:t>
      </w:r>
      <w:proofErr w:type="spellStart"/>
      <w:r w:rsidR="0088067C">
        <w:t>Risso's</w:t>
      </w:r>
      <w:proofErr w:type="spellEnd"/>
      <w:r w:rsidR="0088067C">
        <w:t xml:space="preserve"> dolphins and Pacific white-sided Dolphins, and detections that remained unidentified (</w:t>
      </w:r>
      <w:r w:rsidR="00BE0D24">
        <w:fldChar w:fldCharType="begin"/>
      </w:r>
      <w:r w:rsidR="00BE0D24">
        <w:instrText xml:space="preserve"> REF _Ref185512237 \h </w:instrText>
      </w:r>
      <w:r w:rsidR="00BE0D24">
        <w:fldChar w:fldCharType="separate"/>
      </w:r>
      <w:r w:rsidR="00BE0D24">
        <w:t xml:space="preserve">Table </w:t>
      </w:r>
      <w:r w:rsidR="00BE0D24">
        <w:rPr>
          <w:noProof/>
        </w:rPr>
        <w:t>4</w:t>
      </w:r>
      <w:r w:rsidR="00BE0D24">
        <w:fldChar w:fldCharType="end"/>
      </w:r>
      <w:r w:rsidR="0088067C">
        <w:t>).</w:t>
      </w:r>
      <w:r w:rsidR="0071776F">
        <w:t xml:space="preserve"> </w:t>
      </w:r>
    </w:p>
    <w:p w14:paraId="587214C1" w14:textId="77777777" w:rsidR="00C53A32" w:rsidRDefault="00C53A32" w:rsidP="00C53A32">
      <w:pPr>
        <w:pStyle w:val="Caption"/>
        <w:keepNext/>
      </w:pPr>
    </w:p>
    <w:p w14:paraId="211D4A41" w14:textId="4BBE6F0B" w:rsidR="00C53A32" w:rsidRDefault="00C53A32" w:rsidP="00C53A32">
      <w:pPr>
        <w:pStyle w:val="Caption"/>
        <w:keepNext/>
      </w:pPr>
      <w:bookmarkStart w:id="51" w:name="_Ref185512237"/>
      <w:bookmarkStart w:id="52" w:name="_Toc185597977"/>
      <w:r>
        <w:t xml:space="preserve">Table </w:t>
      </w:r>
      <w:fldSimple w:instr=" SEQ Table \* ARABIC ">
        <w:r w:rsidR="00785588">
          <w:rPr>
            <w:noProof/>
          </w:rPr>
          <w:t>4</w:t>
        </w:r>
      </w:fldSimple>
      <w:bookmarkEnd w:id="51"/>
      <w:r>
        <w:t xml:space="preserve">. </w:t>
      </w:r>
      <w:r w:rsidRPr="00F50B81">
        <w:t>Summary of dolphin detections (by species) in hourly bins for Adrift</w:t>
      </w:r>
      <w:r w:rsidR="00EC2A59">
        <w:t>-ACCESS</w:t>
      </w:r>
      <w:r w:rsidRPr="00F50B81">
        <w:t xml:space="preserve"> data.</w:t>
      </w:r>
      <w:bookmarkEnd w:id="52"/>
    </w:p>
    <w:tbl>
      <w:tblPr>
        <w:tblStyle w:val="TableGrid"/>
        <w:tblW w:w="0" w:type="auto"/>
        <w:tblLook w:val="04A0" w:firstRow="1" w:lastRow="0" w:firstColumn="1" w:lastColumn="0" w:noHBand="0" w:noVBand="1"/>
      </w:tblPr>
      <w:tblGrid>
        <w:gridCol w:w="2965"/>
        <w:gridCol w:w="1530"/>
        <w:gridCol w:w="1890"/>
        <w:gridCol w:w="1609"/>
      </w:tblGrid>
      <w:tr w:rsidR="00C53A32" w:rsidRPr="00540842" w14:paraId="354C8184" w14:textId="77777777" w:rsidTr="00B33D64">
        <w:trPr>
          <w:trHeight w:val="288"/>
        </w:trPr>
        <w:tc>
          <w:tcPr>
            <w:tcW w:w="2965" w:type="dxa"/>
            <w:shd w:val="clear" w:color="auto" w:fill="C6D9F1" w:themeFill="text2" w:themeFillTint="33"/>
            <w:noWrap/>
            <w:vAlign w:val="center"/>
            <w:hideMark/>
          </w:tcPr>
          <w:p w14:paraId="4251A638" w14:textId="77777777" w:rsidR="00C53A32" w:rsidRPr="004C4E22" w:rsidRDefault="00C53A32" w:rsidP="00B33D64">
            <w:pPr>
              <w:jc w:val="center"/>
              <w:rPr>
                <w:rFonts w:ascii="Arial" w:hAnsi="Arial" w:cs="Arial"/>
                <w:b/>
                <w:bCs/>
                <w:sz w:val="18"/>
                <w:szCs w:val="18"/>
              </w:rPr>
            </w:pPr>
          </w:p>
        </w:tc>
        <w:tc>
          <w:tcPr>
            <w:tcW w:w="1530" w:type="dxa"/>
            <w:shd w:val="clear" w:color="auto" w:fill="C6D9F1" w:themeFill="text2" w:themeFillTint="33"/>
            <w:noWrap/>
            <w:vAlign w:val="center"/>
            <w:hideMark/>
          </w:tcPr>
          <w:p w14:paraId="516286A3"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4BD40251"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1F69B4DF"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C53A32" w:rsidRPr="004C4E22" w14:paraId="25C928F2" w14:textId="77777777" w:rsidTr="00B33D64">
        <w:trPr>
          <w:trHeight w:val="288"/>
        </w:trPr>
        <w:tc>
          <w:tcPr>
            <w:tcW w:w="2965" w:type="dxa"/>
            <w:noWrap/>
            <w:vAlign w:val="center"/>
            <w:hideMark/>
          </w:tcPr>
          <w:p w14:paraId="531168C3" w14:textId="77777777" w:rsidR="00C53A32" w:rsidRPr="004C4E22" w:rsidRDefault="00C53A32" w:rsidP="00B33D64">
            <w:pPr>
              <w:rPr>
                <w:rFonts w:ascii="Arial" w:hAnsi="Arial" w:cs="Arial"/>
                <w:color w:val="000000"/>
                <w:sz w:val="18"/>
                <w:szCs w:val="18"/>
              </w:rPr>
            </w:pPr>
            <w:proofErr w:type="spellStart"/>
            <w:r w:rsidRPr="004C4E22">
              <w:rPr>
                <w:rFonts w:ascii="Arial" w:hAnsi="Arial" w:cs="Arial"/>
                <w:b/>
                <w:bCs/>
                <w:color w:val="000000"/>
                <w:sz w:val="18"/>
                <w:szCs w:val="18"/>
              </w:rPr>
              <w:t>Risso's</w:t>
            </w:r>
            <w:proofErr w:type="spellEnd"/>
            <w:r w:rsidRPr="004C4E22">
              <w:rPr>
                <w:rFonts w:ascii="Arial" w:hAnsi="Arial" w:cs="Arial"/>
                <w:b/>
                <w:bCs/>
                <w:color w:val="000000"/>
                <w:sz w:val="18"/>
                <w:szCs w:val="18"/>
              </w:rPr>
              <w:t xml:space="preserve"> dolphins</w:t>
            </w:r>
          </w:p>
        </w:tc>
        <w:tc>
          <w:tcPr>
            <w:tcW w:w="1530" w:type="dxa"/>
            <w:noWrap/>
            <w:vAlign w:val="center"/>
            <w:hideMark/>
          </w:tcPr>
          <w:p w14:paraId="5DECE970"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64C45D67"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5C4031F3"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C53A32" w:rsidRPr="004C4E22" w14:paraId="307DF207" w14:textId="77777777" w:rsidTr="00B33D64">
        <w:trPr>
          <w:trHeight w:val="288"/>
        </w:trPr>
        <w:tc>
          <w:tcPr>
            <w:tcW w:w="2965" w:type="dxa"/>
            <w:noWrap/>
            <w:vAlign w:val="center"/>
            <w:hideMark/>
          </w:tcPr>
          <w:p w14:paraId="31349472" w14:textId="77777777" w:rsidR="00C53A32" w:rsidRPr="004C4E22" w:rsidRDefault="00C53A32" w:rsidP="00B33D64">
            <w:pPr>
              <w:rPr>
                <w:rFonts w:ascii="Arial" w:hAnsi="Arial" w:cs="Arial"/>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492FACA9"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4FFA1AA"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1DE9E188"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C53A32" w:rsidRPr="004C4E22" w14:paraId="04F35A19" w14:textId="77777777" w:rsidTr="00B33D64">
        <w:trPr>
          <w:trHeight w:val="288"/>
        </w:trPr>
        <w:tc>
          <w:tcPr>
            <w:tcW w:w="2965" w:type="dxa"/>
            <w:noWrap/>
            <w:vAlign w:val="center"/>
            <w:hideMark/>
          </w:tcPr>
          <w:p w14:paraId="6ABAC54A" w14:textId="77777777" w:rsidR="00C53A32" w:rsidRPr="004C4E22" w:rsidRDefault="00C53A32" w:rsidP="00B33D64">
            <w:pPr>
              <w:rPr>
                <w:rFonts w:ascii="Arial" w:hAnsi="Arial" w:cs="Arial"/>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1A2FA46B"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30C34C01"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4F477F81"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4CEDDD01" w14:textId="4957394C" w:rsidR="00C53A32" w:rsidRDefault="00C53A32" w:rsidP="00C53A32">
      <w:pPr>
        <w:pStyle w:val="FigureNotes"/>
      </w:pPr>
      <w:r>
        <w:t xml:space="preserve">Note: </w:t>
      </w:r>
      <w:r w:rsidRPr="0096463F">
        <w:t xml:space="preserve">Summary of dolphin detections for </w:t>
      </w:r>
      <w:proofErr w:type="spellStart"/>
      <w:r w:rsidRPr="0096463F">
        <w:t>Risso’s</w:t>
      </w:r>
      <w:proofErr w:type="spellEnd"/>
      <w:r w:rsidRPr="0096463F">
        <w:t xml:space="preserve"> dolphins, Pacific white-sided dolphins, and unidentified odontocetes for hourly bins for Adrift</w:t>
      </w:r>
      <w:r w:rsidR="00BE0D24">
        <w:t>-ACCESS</w:t>
      </w:r>
      <w:r w:rsidRPr="0096463F">
        <w:t xml:space="preserve"> data. Mean hourly probability of detection for that species/season; total hourly bins are shown in parenthesis.</w:t>
      </w:r>
    </w:p>
    <w:p w14:paraId="0C025827" w14:textId="77777777" w:rsidR="00AD3546" w:rsidRDefault="00AD3546" w:rsidP="004C4E22"/>
    <w:p w14:paraId="322C802A" w14:textId="51D2A019" w:rsidR="0088067C" w:rsidRDefault="00F855A1" w:rsidP="004C4E22">
      <w:bookmarkStart w:id="53" w:name="_Hlk175569612"/>
      <w:r>
        <w:t xml:space="preserve">There were no dolphin events that did not include at least </w:t>
      </w:r>
      <w:proofErr w:type="spellStart"/>
      <w:r>
        <w:t>Risso’s</w:t>
      </w:r>
      <w:proofErr w:type="spellEnd"/>
      <w:r>
        <w:t xml:space="preserve"> or Pacific white-sided dolphins (</w:t>
      </w:r>
      <w:r>
        <w:fldChar w:fldCharType="begin"/>
      </w:r>
      <w:r>
        <w:instrText xml:space="preserve"> REF _Ref185512237 \h </w:instrText>
      </w:r>
      <w:r>
        <w:fldChar w:fldCharType="separate"/>
      </w:r>
      <w:r>
        <w:t xml:space="preserve">Table </w:t>
      </w:r>
      <w:r>
        <w:rPr>
          <w:noProof/>
        </w:rPr>
        <w:t>4</w:t>
      </w:r>
      <w:r>
        <w:fldChar w:fldCharType="end"/>
      </w:r>
      <w:r>
        <w:t xml:space="preserve">). </w:t>
      </w:r>
      <w:r w:rsidR="00E45EAE">
        <w:t xml:space="preserve">Pacific white-sided dolphins were detected at higher rates than </w:t>
      </w:r>
      <w:proofErr w:type="spellStart"/>
      <w:r w:rsidR="00E45EAE">
        <w:t>Risso’s</w:t>
      </w:r>
      <w:proofErr w:type="spellEnd"/>
      <w:r w:rsidR="00E45EAE">
        <w:t xml:space="preserve"> dolphins in all </w:t>
      </w:r>
      <w:r w:rsidR="00E45EAE">
        <w:lastRenderedPageBreak/>
        <w:t>but the earliest survey during the upwelling season (</w:t>
      </w:r>
      <w:r w:rsidR="00E45EAE">
        <w:fldChar w:fldCharType="begin"/>
      </w:r>
      <w:r w:rsidR="00E45EAE">
        <w:instrText xml:space="preserve"> REF _Ref185851434 \h </w:instrText>
      </w:r>
      <w:r w:rsidR="00E45EAE">
        <w:fldChar w:fldCharType="separate"/>
      </w:r>
      <w:r w:rsidR="00E45EAE">
        <w:t xml:space="preserve">Figure </w:t>
      </w:r>
      <w:r w:rsidR="00E45EAE">
        <w:rPr>
          <w:noProof/>
        </w:rPr>
        <w:t>5</w:t>
      </w:r>
      <w:r w:rsidR="00E45EAE">
        <w:fldChar w:fldCharType="end"/>
      </w:r>
      <w:r w:rsidR="00E45EAE">
        <w:t xml:space="preserve">). </w:t>
      </w:r>
      <w:r w:rsidR="0088067C">
        <w:t>Dolphin schools in central and northern California are frequently encountered in large, dispersed mixed species groups (</w:t>
      </w:r>
      <w:proofErr w:type="spellStart"/>
      <w:proofErr w:type="gramStart"/>
      <w:r w:rsidR="0088067C">
        <w:t>S.Rankin</w:t>
      </w:r>
      <w:proofErr w:type="spellEnd"/>
      <w:proofErr w:type="gramEnd"/>
      <w:r w:rsidR="0088067C">
        <w:t xml:space="preserve">, pers. comm.), and here we do not distinguish mixed species from single-species groups. </w:t>
      </w:r>
      <w:bookmarkEnd w:id="53"/>
      <w:r w:rsidR="0088067C">
        <w:t xml:space="preserve">So, attribution of an acoustic event to </w:t>
      </w:r>
      <w:proofErr w:type="spellStart"/>
      <w:r w:rsidR="0088067C">
        <w:t>Risso's</w:t>
      </w:r>
      <w:proofErr w:type="spellEnd"/>
      <w:r w:rsidR="0088067C">
        <w:t xml:space="preserve">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33E845F8" w14:textId="77777777" w:rsidR="00661D59" w:rsidRDefault="00661D59" w:rsidP="00661D59">
      <w:pPr>
        <w:keepNext/>
      </w:pPr>
    </w:p>
    <w:p w14:paraId="21B41B0A" w14:textId="5CB37A26" w:rsidR="004C4E22" w:rsidRDefault="004C4E22" w:rsidP="004C4E22"/>
    <w:p w14:paraId="3A3D3110" w14:textId="58900B87" w:rsidR="00974022" w:rsidRDefault="00974022" w:rsidP="004C4E22"/>
    <w:p w14:paraId="62DDAB3A" w14:textId="77777777" w:rsidR="00B80A18" w:rsidRDefault="00974022" w:rsidP="00B80A18">
      <w:pPr>
        <w:keepNext/>
      </w:pPr>
      <w:r>
        <w:rPr>
          <w:noProof/>
        </w:rPr>
        <w:drawing>
          <wp:inline distT="0" distB="0" distL="0" distR="0" wp14:anchorId="0FF93595" wp14:editId="174FF3AF">
            <wp:extent cx="5943600" cy="2377440"/>
            <wp:effectExtent l="0" t="0" r="0" b="3810"/>
            <wp:doc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pic:cNvPicPr/>
                  </pic:nvPicPr>
                  <pic:blipFill>
                    <a:blip r:embed="rId26"/>
                    <a:stretch>
                      <a:fillRect/>
                    </a:stretch>
                  </pic:blipFill>
                  <pic:spPr>
                    <a:xfrm>
                      <a:off x="0" y="0"/>
                      <a:ext cx="5943600" cy="2377440"/>
                    </a:xfrm>
                    <a:prstGeom prst="rect">
                      <a:avLst/>
                    </a:prstGeom>
                  </pic:spPr>
                </pic:pic>
              </a:graphicData>
            </a:graphic>
          </wp:inline>
        </w:drawing>
      </w:r>
    </w:p>
    <w:p w14:paraId="39F558D5" w14:textId="7DBCB551" w:rsidR="00974022" w:rsidRDefault="00B80A18" w:rsidP="00B80A18">
      <w:pPr>
        <w:pStyle w:val="Caption"/>
      </w:pPr>
      <w:bookmarkStart w:id="54" w:name="_Ref185851434"/>
      <w:r>
        <w:t xml:space="preserve">Figure </w:t>
      </w:r>
      <w:fldSimple w:instr=" SEQ Figure \* ARABIC ">
        <w:r>
          <w:rPr>
            <w:noProof/>
          </w:rPr>
          <w:t>5</w:t>
        </w:r>
      </w:fldSimple>
      <w:bookmarkEnd w:id="54"/>
      <w:r>
        <w:t xml:space="preserve">. </w:t>
      </w:r>
      <w:r w:rsidRPr="00A818C3">
        <w:t xml:space="preserve">Hourly </w:t>
      </w:r>
      <w:proofErr w:type="spellStart"/>
      <w:r w:rsidRPr="00A818C3">
        <w:t>Risso’s</w:t>
      </w:r>
      <w:proofErr w:type="spellEnd"/>
      <w:r w:rsidRPr="00A818C3">
        <w:t xml:space="preserve"> and Pacific white-sided dolphins by month for the Adrift-ACCESS surveys.</w:t>
      </w:r>
      <w:r>
        <w:t xml:space="preserve"> </w:t>
      </w:r>
      <w:r w:rsidRPr="00B80A18">
        <w:t xml:space="preserve">Hourly presence of </w:t>
      </w:r>
      <w:proofErr w:type="spellStart"/>
      <w:r w:rsidRPr="00B80A18">
        <w:t>Risso’s</w:t>
      </w:r>
      <w:proofErr w:type="spellEnd"/>
      <w:r w:rsidRPr="00B80A18">
        <w:t xml:space="preserve"> dolphins (left) and Pacific white-sided dolphin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4D933D3D" w14:textId="22746C46" w:rsidR="00974022" w:rsidRDefault="00974022" w:rsidP="00974022">
      <w:pPr>
        <w:pStyle w:val="FigureNotes"/>
      </w:pPr>
    </w:p>
    <w:p w14:paraId="56F7F8CD" w14:textId="2B3FB776" w:rsidR="00583948" w:rsidRDefault="00583948" w:rsidP="00583948">
      <w:proofErr w:type="spellStart"/>
      <w:r>
        <w:t>Risso’s</w:t>
      </w:r>
      <w:proofErr w:type="spellEnd"/>
      <w:r>
        <w:t xml:space="preserve"> and Pacific white-sided dolphins were detected on most/all ACCESS deployments, and there were most likely other species that were detected but that we could not classify to species. The California Current has a high diversity of dolphin species, and species classification is difficult. Currently, there is insufficient validated data for drifting recorders to test the efficacy of existing classifiers on these data, or to develop a drifting-recorder specific classifier. Adrift data are publicly available for future analysis, should improved acoustic classification methods become available</w:t>
      </w:r>
      <w:r w:rsidR="009F1228">
        <w:t>.</w:t>
      </w:r>
      <w:r>
        <w:t xml:space="preserve"> </w:t>
      </w:r>
    </w:p>
    <w:p w14:paraId="0210A572" w14:textId="77777777" w:rsidR="00583948" w:rsidRDefault="00583948" w:rsidP="00583948"/>
    <w:p w14:paraId="7F4A8E1F" w14:textId="4F118CEF" w:rsidR="00A65932" w:rsidRDefault="00A65932" w:rsidP="00855C29">
      <w:pPr>
        <w:pStyle w:val="Heading3"/>
      </w:pPr>
      <w:bookmarkStart w:id="55" w:name="_Toc177733639"/>
      <w:bookmarkStart w:id="56" w:name="_Toc185851657"/>
      <w:r>
        <w:t>Narrow Band High Frequency Species (</w:t>
      </w:r>
      <w:proofErr w:type="spellStart"/>
      <w:r w:rsidRPr="00A65932">
        <w:rPr>
          <w:i/>
          <w:iCs/>
        </w:rPr>
        <w:t>Kogia</w:t>
      </w:r>
      <w:proofErr w:type="spellEnd"/>
      <w:r>
        <w:t xml:space="preserve"> spp., porpoise)</w:t>
      </w:r>
      <w:bookmarkEnd w:id="55"/>
      <w:bookmarkEnd w:id="56"/>
    </w:p>
    <w:p w14:paraId="2F1EEB8C" w14:textId="2AF3B360" w:rsidR="001C5B60" w:rsidRDefault="001C5B60" w:rsidP="001C5B60">
      <w:r>
        <w:t xml:space="preserve">Calls associated with NBHF species (porpoise and </w:t>
      </w:r>
      <w:proofErr w:type="spellStart"/>
      <w:r w:rsidRPr="00057BD7">
        <w:rPr>
          <w:i/>
          <w:iCs/>
        </w:rPr>
        <w:t>Kogia</w:t>
      </w:r>
      <w:proofErr w:type="spellEnd"/>
      <w:r>
        <w:t xml:space="preserve"> spp.) were detected in all </w:t>
      </w:r>
      <w:r w:rsidR="00855C29">
        <w:t>drifts except the earliest of the upwelling surveys (June</w:t>
      </w:r>
      <w:r w:rsidR="00E713CA">
        <w:t xml:space="preserve">, </w:t>
      </w:r>
      <w:r w:rsidR="00E713CA">
        <w:fldChar w:fldCharType="begin"/>
      </w:r>
      <w:r w:rsidR="00E713CA">
        <w:instrText xml:space="preserve"> REF _Ref185574363 \h </w:instrText>
      </w:r>
      <w:r w:rsidR="00E713CA">
        <w:fldChar w:fldCharType="separate"/>
      </w:r>
      <w:r w:rsidR="00E713CA">
        <w:t xml:space="preserve">Figure </w:t>
      </w:r>
      <w:r w:rsidR="00E713CA">
        <w:rPr>
          <w:noProof/>
        </w:rPr>
        <w:t>7</w:t>
      </w:r>
      <w:r w:rsidR="00E713CA">
        <w:fldChar w:fldCharType="end"/>
      </w:r>
      <w:r w:rsidR="00855C29">
        <w:t>)</w:t>
      </w:r>
      <w:r w:rsidR="00B26FC8">
        <w:t xml:space="preserve"> and the hourly probability of detection was higher for the post-upwelling season than for the upwelling season </w:t>
      </w:r>
      <w:r w:rsidR="00A6136B">
        <w:t>(</w:t>
      </w:r>
      <w:r w:rsidR="00855C29">
        <w:fldChar w:fldCharType="begin"/>
      </w:r>
      <w:r w:rsidR="00855C29">
        <w:instrText xml:space="preserve"> REF _Ref185574207 \h </w:instrText>
      </w:r>
      <w:r w:rsidR="00855C29">
        <w:fldChar w:fldCharType="separate"/>
      </w:r>
      <w:r w:rsidR="00855C29">
        <w:t xml:space="preserve">Table </w:t>
      </w:r>
      <w:r w:rsidR="00855C29">
        <w:rPr>
          <w:noProof/>
        </w:rPr>
        <w:t>5</w:t>
      </w:r>
      <w:r w:rsidR="00855C29">
        <w:fldChar w:fldCharType="end"/>
      </w:r>
      <w:r>
        <w:t xml:space="preserve">). </w:t>
      </w:r>
    </w:p>
    <w:p w14:paraId="1CCFAA13" w14:textId="5B7B5C79" w:rsidR="00855C29" w:rsidRDefault="00855C29" w:rsidP="00855C29">
      <w:pPr>
        <w:pStyle w:val="TableTitle"/>
      </w:pPr>
    </w:p>
    <w:p w14:paraId="27002A8A" w14:textId="5035986B" w:rsidR="00855C29" w:rsidRDefault="00855C29" w:rsidP="00855C29">
      <w:pPr>
        <w:pStyle w:val="Caption"/>
        <w:keepNext/>
      </w:pPr>
      <w:bookmarkStart w:id="57" w:name="_Ref185574207"/>
      <w:bookmarkStart w:id="58" w:name="_Toc185597978"/>
      <w:r>
        <w:t xml:space="preserve">Table </w:t>
      </w:r>
      <w:fldSimple w:instr=" SEQ Table \* ARABIC ">
        <w:r w:rsidR="00785588">
          <w:rPr>
            <w:noProof/>
          </w:rPr>
          <w:t>5</w:t>
        </w:r>
      </w:fldSimple>
      <w:bookmarkEnd w:id="57"/>
      <w:r>
        <w:t xml:space="preserve">. </w:t>
      </w:r>
      <w:r w:rsidRPr="00971B4A">
        <w:t>Summary of NBHF detections in hourly bins for Adrift</w:t>
      </w:r>
      <w:r>
        <w:t>-ACCESS</w:t>
      </w:r>
      <w:r w:rsidRPr="00971B4A">
        <w:t xml:space="preserve"> data.</w:t>
      </w:r>
      <w:bookmarkEnd w:id="58"/>
    </w:p>
    <w:tbl>
      <w:tblPr>
        <w:tblStyle w:val="TableGrid"/>
        <w:tblW w:w="0" w:type="auto"/>
        <w:tblLook w:val="04A0" w:firstRow="1" w:lastRow="0" w:firstColumn="1" w:lastColumn="0" w:noHBand="0" w:noVBand="1"/>
      </w:tblPr>
      <w:tblGrid>
        <w:gridCol w:w="1870"/>
        <w:gridCol w:w="1870"/>
        <w:gridCol w:w="1870"/>
        <w:gridCol w:w="1870"/>
      </w:tblGrid>
      <w:tr w:rsidR="00855C29" w:rsidRPr="004A6F05" w14:paraId="0027B01F" w14:textId="77777777" w:rsidTr="001A192C">
        <w:trPr>
          <w:trHeight w:val="288"/>
        </w:trPr>
        <w:tc>
          <w:tcPr>
            <w:tcW w:w="1870" w:type="dxa"/>
            <w:shd w:val="clear" w:color="auto" w:fill="C6D9F1" w:themeFill="text2" w:themeFillTint="33"/>
            <w:noWrap/>
            <w:vAlign w:val="center"/>
            <w:hideMark/>
          </w:tcPr>
          <w:p w14:paraId="65BC49F5" w14:textId="77777777" w:rsidR="00855C29" w:rsidRPr="004A6F05" w:rsidRDefault="00855C29" w:rsidP="001A192C">
            <w:pPr>
              <w:jc w:val="center"/>
              <w:rPr>
                <w:rFonts w:ascii="Arial" w:hAnsi="Arial" w:cs="Arial"/>
                <w:b/>
                <w:bCs/>
                <w:sz w:val="18"/>
                <w:szCs w:val="18"/>
              </w:rPr>
            </w:pPr>
          </w:p>
        </w:tc>
        <w:tc>
          <w:tcPr>
            <w:tcW w:w="1870" w:type="dxa"/>
            <w:shd w:val="clear" w:color="auto" w:fill="C6D9F1" w:themeFill="text2" w:themeFillTint="33"/>
            <w:noWrap/>
            <w:vAlign w:val="center"/>
            <w:hideMark/>
          </w:tcPr>
          <w:p w14:paraId="036E188B"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31B04C7C"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3730F88"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855C29" w:rsidRPr="004A6F05" w14:paraId="7F16127D" w14:textId="77777777" w:rsidTr="001A192C">
        <w:trPr>
          <w:trHeight w:val="288"/>
        </w:trPr>
        <w:tc>
          <w:tcPr>
            <w:tcW w:w="1870" w:type="dxa"/>
            <w:noWrap/>
            <w:vAlign w:val="center"/>
            <w:hideMark/>
          </w:tcPr>
          <w:p w14:paraId="3052653F" w14:textId="77777777" w:rsidR="00855C29" w:rsidRPr="004A6F05" w:rsidRDefault="00855C29" w:rsidP="001A192C">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6402DCC7"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5CDCB5A7"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1A31AF12"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03307CE5" w14:textId="4BECF7F6" w:rsidR="00855C29" w:rsidRDefault="00855C29" w:rsidP="00855C29">
      <w:pPr>
        <w:pStyle w:val="TableNotes"/>
      </w:pPr>
      <w:r>
        <w:t xml:space="preserve">Note: </w:t>
      </w:r>
      <w:r w:rsidRPr="00E1557F">
        <w:t>Summary of NBHF detections for Adrift</w:t>
      </w:r>
      <w:r w:rsidR="006D0BA7">
        <w:t>-ACCESS</w:t>
      </w:r>
      <w:r w:rsidRPr="00E1557F">
        <w:t xml:space="preserve"> data. Mean hourly probability of NBHF detection for that season; total hourly bins are shown in parenthesis.</w:t>
      </w:r>
    </w:p>
    <w:p w14:paraId="60404624" w14:textId="77777777" w:rsidR="00855C29" w:rsidRDefault="00855C29" w:rsidP="001C5B60"/>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667FCDE8" w14:textId="77777777" w:rsidR="00855C29" w:rsidRDefault="001C5B60" w:rsidP="00855C29">
      <w:pPr>
        <w:keepNext/>
      </w:pPr>
      <w:r>
        <w:rPr>
          <w:noProof/>
        </w:rPr>
        <w:drawing>
          <wp:inline distT="0" distB="0" distL="0" distR="0" wp14:anchorId="7B4C41A8" wp14:editId="4A7E5C2B">
            <wp:extent cx="2971800" cy="2377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7"/>
                    <a:stretch>
                      <a:fillRect/>
                    </a:stretch>
                  </pic:blipFill>
                  <pic:spPr>
                    <a:xfrm>
                      <a:off x="0" y="0"/>
                      <a:ext cx="2971800" cy="2377440"/>
                    </a:xfrm>
                    <a:prstGeom prst="rect">
                      <a:avLst/>
                    </a:prstGeom>
                  </pic:spPr>
                </pic:pic>
              </a:graphicData>
            </a:graphic>
          </wp:inline>
        </w:drawing>
      </w:r>
    </w:p>
    <w:p w14:paraId="1BAA2F60" w14:textId="3CFCD6FB" w:rsidR="00E1557F" w:rsidRDefault="00855C29" w:rsidP="00855C29">
      <w:pPr>
        <w:pStyle w:val="Caption"/>
      </w:pPr>
      <w:bookmarkStart w:id="59" w:name="_Ref185574363"/>
      <w:bookmarkStart w:id="60" w:name="_Toc185597962"/>
      <w:r>
        <w:t xml:space="preserve">Figure </w:t>
      </w:r>
      <w:fldSimple w:instr=" SEQ Figure \* ARABIC ">
        <w:r w:rsidR="00B80A18">
          <w:rPr>
            <w:noProof/>
          </w:rPr>
          <w:t>7</w:t>
        </w:r>
      </w:fldSimple>
      <w:bookmarkEnd w:id="59"/>
      <w:r>
        <w:t xml:space="preserve">. </w:t>
      </w:r>
      <w:r w:rsidRPr="006E2B22">
        <w:t>Hourly NBHF events by month for the Adrift-ACCESS surveys.</w:t>
      </w:r>
      <w:r>
        <w:t xml:space="preserve"> </w:t>
      </w:r>
      <w:r w:rsidRPr="00855C29">
        <w:t>Hourly presence of NBHF events (y axis) for different month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60"/>
    </w:p>
    <w:p w14:paraId="38995C94" w14:textId="77777777" w:rsidR="00D64A0E" w:rsidRDefault="00D64A0E" w:rsidP="00A65932"/>
    <w:p w14:paraId="67E77897" w14:textId="6E817553" w:rsidR="00E97A40" w:rsidRDefault="00E5270A" w:rsidP="00A65932">
      <w:r>
        <w:t xml:space="preserve">The California Current is home to 4 different species that produce NBHF echolocation clicks: harbor porpoise, Dall’s porpoise, pygmy sperm whales, and dwarf sperm whales. </w:t>
      </w:r>
      <w:bookmarkStart w:id="61" w:name="_Hlk175570069"/>
      <w:r>
        <w:t xml:space="preserve">Despite the similarities in their echolocation clicks, these species inhabit different habitats and have different behaviors and life histories. </w:t>
      </w:r>
      <w:bookmarkEnd w:id="61"/>
      <w:r w:rsidR="007651DD">
        <w:t xml:space="preserve">Harbor porpoise inhabit the nearshore waters north of Point Conception, and are very sensitive to noise and other anthropogenic impacts. Dall’s porpoise </w:t>
      </w:r>
      <w:proofErr w:type="gramStart"/>
      <w:r w:rsidR="007651DD">
        <w:t>are</w:t>
      </w:r>
      <w:proofErr w:type="gramEnd"/>
      <w:r w:rsidR="007651DD">
        <w:t xml:space="preserv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5C16DA16" w:rsidR="00FB6C14" w:rsidRDefault="00E97A40" w:rsidP="00A65932">
      <w:r>
        <w:t xml:space="preserve">Preliminary </w:t>
      </w:r>
      <w:r w:rsidR="00FB6C14">
        <w:t>efforts at developing a genus-level species classifier for NBHF species in the California Current have shown positive results, and future research will further develop this classifier (see</w:t>
      </w:r>
      <w:r w:rsidR="00D75205">
        <w:t xml:space="preserve"> online</w:t>
      </w:r>
      <w:r w:rsidR="00FB6C14">
        <w:t xml:space="preserve"> </w:t>
      </w:r>
      <w:hyperlink r:id="rId28" w:history="1">
        <w:r w:rsidR="00C21E2B">
          <w:rPr>
            <w:rStyle w:val="Hyperlink"/>
          </w:rPr>
          <w:t>NBHF Classification Summary</w:t>
        </w:r>
      </w:hyperlink>
      <w:r w:rsidR="00FB6C14">
        <w:t>).</w:t>
      </w:r>
      <w:r w:rsidR="00F102EE">
        <w:t xml:space="preserve"> These classifiers will be further developed in 2025 and we hope to re-examine the Adrift-ACCESS NBHF species to refine the species identity in these data. </w:t>
      </w:r>
      <w:r w:rsidR="00FB6C14">
        <w:t xml:space="preserve"> </w:t>
      </w:r>
    </w:p>
    <w:p w14:paraId="6AB2A57D" w14:textId="1644EEC7" w:rsidR="004A6F05" w:rsidRDefault="00E97A40" w:rsidP="00A65932">
      <w:r>
        <w:t xml:space="preserve"> </w:t>
      </w:r>
    </w:p>
    <w:p w14:paraId="174FA678" w14:textId="3638A3B9" w:rsidR="001C5B60" w:rsidRDefault="001C5B60" w:rsidP="001C5B60">
      <w:pPr>
        <w:pStyle w:val="Caption"/>
        <w:keepNext/>
      </w:pP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F02E01">
      <w:pPr>
        <w:pStyle w:val="Heading3"/>
      </w:pPr>
      <w:bookmarkStart w:id="62" w:name="_Toc177733640"/>
      <w:bookmarkStart w:id="63" w:name="_Toc185851658"/>
      <w:r>
        <w:lastRenderedPageBreak/>
        <w:t>Blue Whales</w:t>
      </w:r>
      <w:bookmarkEnd w:id="62"/>
      <w:bookmarkEnd w:id="63"/>
    </w:p>
    <w:p w14:paraId="77F7E768" w14:textId="0CE3DF4B" w:rsidR="00776A22" w:rsidRDefault="005E01A7" w:rsidP="00046C92">
      <w:r>
        <w:t xml:space="preserve">Blue whales were detected in all </w:t>
      </w:r>
      <w:r w:rsidR="00776A22">
        <w:t xml:space="preserve">deployments except the </w:t>
      </w:r>
      <w:r w:rsidR="00F40CCA">
        <w:t>initial</w:t>
      </w:r>
      <w:r w:rsidR="00776A22">
        <w:t xml:space="preserve"> upwelling deployment</w:t>
      </w:r>
      <w:r>
        <w:t xml:space="preserve"> (</w:t>
      </w:r>
      <w:r w:rsidR="00776A22">
        <w:fldChar w:fldCharType="begin"/>
      </w:r>
      <w:r w:rsidR="00776A22">
        <w:instrText xml:space="preserve"> REF _Ref185575511 \h </w:instrText>
      </w:r>
      <w:r w:rsidR="00776A22">
        <w:fldChar w:fldCharType="separate"/>
      </w:r>
      <w:r w:rsidR="00776A22">
        <w:t xml:space="preserve">Figure </w:t>
      </w:r>
      <w:r w:rsidR="00776A22">
        <w:rPr>
          <w:noProof/>
        </w:rPr>
        <w:t>8</w:t>
      </w:r>
      <w:r w:rsidR="00776A22">
        <w:fldChar w:fldCharType="end"/>
      </w:r>
      <w:r>
        <w:t xml:space="preserve">), with most detections </w:t>
      </w:r>
      <w:r w:rsidR="00B370D3">
        <w:t>during</w:t>
      </w:r>
      <w:r>
        <w:t xml:space="preserve"> the post-upwelling season (</w:t>
      </w:r>
      <w:r w:rsidR="00776A22">
        <w:fldChar w:fldCharType="begin"/>
      </w:r>
      <w:r w:rsidR="00776A22">
        <w:instrText xml:space="preserve"> REF _Ref185575427 \h </w:instrText>
      </w:r>
      <w:r w:rsidR="00776A22">
        <w:fldChar w:fldCharType="separate"/>
      </w:r>
      <w:r w:rsidR="00776A22">
        <w:t xml:space="preserve">Table </w:t>
      </w:r>
      <w:r w:rsidR="00776A22">
        <w:rPr>
          <w:noProof/>
        </w:rPr>
        <w:t>6</w:t>
      </w:r>
      <w:r w:rsidR="00776A22">
        <w:fldChar w:fldCharType="end"/>
      </w:r>
      <w:r>
        <w:t xml:space="preserve">). </w:t>
      </w:r>
    </w:p>
    <w:p w14:paraId="728C711A" w14:textId="77777777" w:rsidR="00046C92" w:rsidRDefault="00046C92" w:rsidP="00046C92"/>
    <w:p w14:paraId="500C7CB5" w14:textId="5FE8A70C" w:rsidR="00776A22" w:rsidRDefault="00776A22" w:rsidP="00776A22">
      <w:pPr>
        <w:pStyle w:val="Caption"/>
        <w:keepNext/>
      </w:pPr>
      <w:bookmarkStart w:id="64" w:name="_Ref185575427"/>
      <w:bookmarkStart w:id="65" w:name="_Toc185597979"/>
      <w:r>
        <w:t xml:space="preserve">Table </w:t>
      </w:r>
      <w:fldSimple w:instr=" SEQ Table \* ARABIC ">
        <w:r w:rsidR="00785588">
          <w:rPr>
            <w:noProof/>
          </w:rPr>
          <w:t>6</w:t>
        </w:r>
      </w:fldSimple>
      <w:bookmarkEnd w:id="64"/>
      <w:r>
        <w:t xml:space="preserve">. </w:t>
      </w:r>
      <w:r w:rsidRPr="00F4071D">
        <w:t>Summary of blue whale detections in hourly bins for Adrift</w:t>
      </w:r>
      <w:r w:rsidR="006D0BA7">
        <w:t>-ACCESS</w:t>
      </w:r>
      <w:r w:rsidRPr="00F4071D">
        <w:t xml:space="preserve"> data.</w:t>
      </w:r>
      <w:bookmarkEnd w:id="65"/>
    </w:p>
    <w:tbl>
      <w:tblPr>
        <w:tblStyle w:val="TableGrid"/>
        <w:tblW w:w="0" w:type="auto"/>
        <w:tblLook w:val="04A0" w:firstRow="1" w:lastRow="0" w:firstColumn="1" w:lastColumn="0" w:noHBand="0" w:noVBand="1"/>
      </w:tblPr>
      <w:tblGrid>
        <w:gridCol w:w="1870"/>
        <w:gridCol w:w="1870"/>
        <w:gridCol w:w="1870"/>
        <w:gridCol w:w="1870"/>
      </w:tblGrid>
      <w:tr w:rsidR="00776A22" w:rsidRPr="00224F59" w14:paraId="73B7A367" w14:textId="77777777" w:rsidTr="001A192C">
        <w:trPr>
          <w:trHeight w:val="288"/>
        </w:trPr>
        <w:tc>
          <w:tcPr>
            <w:tcW w:w="1870" w:type="dxa"/>
            <w:shd w:val="clear" w:color="auto" w:fill="C6D9F1" w:themeFill="text2" w:themeFillTint="33"/>
            <w:noWrap/>
            <w:vAlign w:val="center"/>
            <w:hideMark/>
          </w:tcPr>
          <w:p w14:paraId="7C7584A7" w14:textId="77777777" w:rsidR="00776A22" w:rsidRPr="00224F59" w:rsidRDefault="00776A22" w:rsidP="001A192C">
            <w:pPr>
              <w:jc w:val="center"/>
              <w:rPr>
                <w:rFonts w:ascii="Arial" w:hAnsi="Arial" w:cs="Arial"/>
                <w:b/>
                <w:bCs/>
                <w:sz w:val="18"/>
                <w:szCs w:val="18"/>
              </w:rPr>
            </w:pPr>
          </w:p>
        </w:tc>
        <w:tc>
          <w:tcPr>
            <w:tcW w:w="1870" w:type="dxa"/>
            <w:shd w:val="clear" w:color="auto" w:fill="C6D9F1" w:themeFill="text2" w:themeFillTint="33"/>
            <w:noWrap/>
            <w:vAlign w:val="center"/>
            <w:hideMark/>
          </w:tcPr>
          <w:p w14:paraId="436EEEE2"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1CF2374"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28FDA54"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776A22" w:rsidRPr="00224F59" w14:paraId="4409BFF1" w14:textId="77777777" w:rsidTr="001A192C">
        <w:trPr>
          <w:trHeight w:val="288"/>
        </w:trPr>
        <w:tc>
          <w:tcPr>
            <w:tcW w:w="1870" w:type="dxa"/>
            <w:noWrap/>
            <w:vAlign w:val="center"/>
            <w:hideMark/>
          </w:tcPr>
          <w:p w14:paraId="67048CEB"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349EFFCB" w14:textId="384ED5D8" w:rsidR="00776A22" w:rsidRPr="00224F59" w:rsidRDefault="00776A22" w:rsidP="00776A22">
            <w:pPr>
              <w:pStyle w:val="TableCellright"/>
              <w:jc w:val="center"/>
            </w:pPr>
            <w:r w:rsidRPr="00224F59">
              <w:t>0.00 (960)</w:t>
            </w:r>
          </w:p>
        </w:tc>
        <w:tc>
          <w:tcPr>
            <w:tcW w:w="1870" w:type="dxa"/>
            <w:noWrap/>
            <w:vAlign w:val="center"/>
            <w:hideMark/>
          </w:tcPr>
          <w:p w14:paraId="52C7E237" w14:textId="436E993C" w:rsidR="00776A22" w:rsidRPr="00224F59" w:rsidRDefault="00776A22" w:rsidP="00776A22">
            <w:pPr>
              <w:pStyle w:val="TableCellright"/>
              <w:jc w:val="center"/>
            </w:pPr>
            <w:r w:rsidRPr="00224F59">
              <w:t>0.31 (688)</w:t>
            </w:r>
          </w:p>
        </w:tc>
        <w:tc>
          <w:tcPr>
            <w:tcW w:w="1870" w:type="dxa"/>
            <w:noWrap/>
            <w:vAlign w:val="center"/>
            <w:hideMark/>
          </w:tcPr>
          <w:p w14:paraId="593E3F28" w14:textId="04F95D81" w:rsidR="00776A22" w:rsidRPr="00224F59" w:rsidRDefault="00776A22" w:rsidP="00776A22">
            <w:pPr>
              <w:pStyle w:val="TableCellright"/>
              <w:jc w:val="center"/>
            </w:pPr>
            <w:r w:rsidRPr="00224F59">
              <w:t>–</w:t>
            </w:r>
          </w:p>
        </w:tc>
      </w:tr>
      <w:tr w:rsidR="00776A22" w:rsidRPr="00224F59" w14:paraId="6672F116" w14:textId="77777777" w:rsidTr="001A192C">
        <w:trPr>
          <w:trHeight w:val="288"/>
        </w:trPr>
        <w:tc>
          <w:tcPr>
            <w:tcW w:w="1870" w:type="dxa"/>
            <w:noWrap/>
            <w:vAlign w:val="center"/>
            <w:hideMark/>
          </w:tcPr>
          <w:p w14:paraId="012ADAD7"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641A1C9B" w14:textId="2D7B2FE0" w:rsidR="00776A22" w:rsidRPr="00224F59" w:rsidRDefault="00776A22" w:rsidP="00776A22">
            <w:pPr>
              <w:pStyle w:val="TableCellright"/>
              <w:jc w:val="center"/>
            </w:pPr>
            <w:r w:rsidRPr="00224F59">
              <w:t>0.02 (960)</w:t>
            </w:r>
          </w:p>
        </w:tc>
        <w:tc>
          <w:tcPr>
            <w:tcW w:w="1870" w:type="dxa"/>
            <w:noWrap/>
            <w:vAlign w:val="center"/>
            <w:hideMark/>
          </w:tcPr>
          <w:p w14:paraId="58C8507B" w14:textId="69E87452" w:rsidR="00776A22" w:rsidRPr="00224F59" w:rsidRDefault="00776A22" w:rsidP="00776A22">
            <w:pPr>
              <w:pStyle w:val="TableCellright"/>
              <w:jc w:val="center"/>
            </w:pPr>
            <w:r w:rsidRPr="00224F59">
              <w:t>0.50 (688)</w:t>
            </w:r>
          </w:p>
        </w:tc>
        <w:tc>
          <w:tcPr>
            <w:tcW w:w="1870" w:type="dxa"/>
            <w:noWrap/>
            <w:vAlign w:val="center"/>
            <w:hideMark/>
          </w:tcPr>
          <w:p w14:paraId="17C472C0" w14:textId="15C366BA" w:rsidR="00776A22" w:rsidRPr="00224F59" w:rsidRDefault="00776A22" w:rsidP="00776A22">
            <w:pPr>
              <w:pStyle w:val="TableCellright"/>
              <w:jc w:val="center"/>
            </w:pPr>
            <w:r w:rsidRPr="00224F59">
              <w:t>–</w:t>
            </w:r>
          </w:p>
        </w:tc>
      </w:tr>
      <w:tr w:rsidR="00776A22" w:rsidRPr="00224F59" w14:paraId="76725FD3" w14:textId="77777777" w:rsidTr="001A192C">
        <w:trPr>
          <w:trHeight w:val="288"/>
        </w:trPr>
        <w:tc>
          <w:tcPr>
            <w:tcW w:w="1870" w:type="dxa"/>
            <w:noWrap/>
            <w:vAlign w:val="center"/>
            <w:hideMark/>
          </w:tcPr>
          <w:p w14:paraId="30E8B89B"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6AFEE900" w14:textId="1E992358" w:rsidR="00776A22" w:rsidRPr="00224F59" w:rsidRDefault="00776A22" w:rsidP="00776A22">
            <w:pPr>
              <w:pStyle w:val="TableCellright"/>
              <w:jc w:val="center"/>
            </w:pPr>
            <w:r w:rsidRPr="00224F59">
              <w:t>0.03 (960)</w:t>
            </w:r>
          </w:p>
        </w:tc>
        <w:tc>
          <w:tcPr>
            <w:tcW w:w="1870" w:type="dxa"/>
            <w:noWrap/>
            <w:vAlign w:val="center"/>
            <w:hideMark/>
          </w:tcPr>
          <w:p w14:paraId="503D84E8" w14:textId="73ED9F9D" w:rsidR="00776A22" w:rsidRPr="00224F59" w:rsidRDefault="00776A22" w:rsidP="00776A22">
            <w:pPr>
              <w:pStyle w:val="TableCellright"/>
              <w:jc w:val="center"/>
            </w:pPr>
            <w:r w:rsidRPr="00224F59">
              <w:t>0.06 (688)</w:t>
            </w:r>
          </w:p>
        </w:tc>
        <w:tc>
          <w:tcPr>
            <w:tcW w:w="1870" w:type="dxa"/>
            <w:noWrap/>
            <w:vAlign w:val="center"/>
            <w:hideMark/>
          </w:tcPr>
          <w:p w14:paraId="6320A54D" w14:textId="7E113029" w:rsidR="00776A22" w:rsidRPr="00224F59" w:rsidRDefault="00776A22" w:rsidP="00776A22">
            <w:pPr>
              <w:pStyle w:val="TableCellright"/>
              <w:jc w:val="center"/>
            </w:pPr>
            <w:r w:rsidRPr="00224F59">
              <w:t>–</w:t>
            </w:r>
          </w:p>
        </w:tc>
      </w:tr>
    </w:tbl>
    <w:p w14:paraId="3FA83B40" w14:textId="7BE2EEB8" w:rsidR="00776A22" w:rsidRDefault="00776A22" w:rsidP="00776A22">
      <w:pPr>
        <w:pStyle w:val="TableNotes"/>
      </w:pPr>
      <w:r>
        <w:t xml:space="preserve">Note: </w:t>
      </w:r>
      <w:r w:rsidRPr="00F72FAA">
        <w:t>Summary of blue whale detections for A, B, and D calls in hourly bins for Adrift</w:t>
      </w:r>
      <w:r w:rsidR="006D0BA7">
        <w:t>-ACCESS</w:t>
      </w:r>
      <w:r w:rsidRPr="00F72FAA">
        <w:t xml:space="preserve"> data. Mean hourly probability of blue whale detection for that call type/season; total hourly bins are shown in parenthesis.</w:t>
      </w:r>
    </w:p>
    <w:p w14:paraId="5D1DCF41" w14:textId="77777777" w:rsidR="00046C92" w:rsidRDefault="00046C92" w:rsidP="00776A22">
      <w:pPr>
        <w:pStyle w:val="TableNotes"/>
      </w:pPr>
    </w:p>
    <w:p w14:paraId="5D05C9A8" w14:textId="77777777" w:rsidR="00046C92" w:rsidRDefault="00046C92" w:rsidP="00776A22">
      <w:pPr>
        <w:pStyle w:val="TableNotes"/>
      </w:pPr>
    </w:p>
    <w:p w14:paraId="3ED26B12" w14:textId="296262B0" w:rsidR="00B370D3" w:rsidRDefault="00B370D3" w:rsidP="005E01A7"/>
    <w:p w14:paraId="3E70C8EA" w14:textId="07D87DB9" w:rsidR="00B370D3" w:rsidRDefault="00B370D3" w:rsidP="005E01A7"/>
    <w:p w14:paraId="77088E63" w14:textId="77777777" w:rsidR="00776A22" w:rsidRDefault="00B370D3" w:rsidP="00776A22">
      <w:pPr>
        <w:keepNext/>
      </w:pPr>
      <w:r>
        <w:rPr>
          <w:noProof/>
        </w:rPr>
        <w:drawing>
          <wp:inline distT="0" distB="0" distL="0" distR="0" wp14:anchorId="4465E4AD" wp14:editId="1BB0CE01">
            <wp:extent cx="2971800" cy="23774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a:stretch>
                      <a:fillRect/>
                    </a:stretch>
                  </pic:blipFill>
                  <pic:spPr>
                    <a:xfrm>
                      <a:off x="0" y="0"/>
                      <a:ext cx="2971800" cy="2377440"/>
                    </a:xfrm>
                    <a:prstGeom prst="rect">
                      <a:avLst/>
                    </a:prstGeom>
                  </pic:spPr>
                </pic:pic>
              </a:graphicData>
            </a:graphic>
          </wp:inline>
        </w:drawing>
      </w:r>
    </w:p>
    <w:p w14:paraId="0AB4B853" w14:textId="7A6CAE2B" w:rsidR="00F72FAA" w:rsidRDefault="00776A22" w:rsidP="00776A22">
      <w:pPr>
        <w:pStyle w:val="Caption"/>
      </w:pPr>
      <w:bookmarkStart w:id="66" w:name="_Ref185575511"/>
      <w:bookmarkStart w:id="67" w:name="_Toc185597963"/>
      <w:r>
        <w:t xml:space="preserve">Figure </w:t>
      </w:r>
      <w:fldSimple w:instr=" SEQ Figure \* ARABIC ">
        <w:r w:rsidR="00B80A18">
          <w:rPr>
            <w:noProof/>
          </w:rPr>
          <w:t>8</w:t>
        </w:r>
      </w:fldSimple>
      <w:bookmarkEnd w:id="66"/>
      <w:r>
        <w:t xml:space="preserve">. </w:t>
      </w:r>
      <w:r w:rsidRPr="00480A48">
        <w:t>Hourly blue whale events by month for the Adrift-ACCESS surveys.</w:t>
      </w:r>
      <w:r>
        <w:t xml:space="preserve"> </w:t>
      </w:r>
      <w:r w:rsidRPr="00776A22">
        <w:t>Hourly presence of blue whale calls (A, B, and D types, combined)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67"/>
    </w:p>
    <w:p w14:paraId="071670EF" w14:textId="77777777" w:rsidR="00B370D3" w:rsidRDefault="00B370D3" w:rsidP="00B370D3"/>
    <w:p w14:paraId="2DDA4477" w14:textId="77777777" w:rsidR="00F72FAA" w:rsidRDefault="00F72FAA" w:rsidP="00B370D3"/>
    <w:p w14:paraId="6241F8A7" w14:textId="77777777" w:rsidR="006A1D2A" w:rsidRDefault="00F72FAA" w:rsidP="006A1D2A">
      <w:r>
        <w:t>Detection of blue whale calls were primarily A and B calls associated with song, with few detections of D calls during the summer months (</w:t>
      </w:r>
      <w:r w:rsidR="006A1D2A">
        <w:fldChar w:fldCharType="begin"/>
      </w:r>
      <w:r w:rsidR="006A1D2A">
        <w:instrText xml:space="preserve"> REF _Ref185578633 \h </w:instrText>
      </w:r>
      <w:r w:rsidR="006A1D2A">
        <w:fldChar w:fldCharType="separate"/>
      </w:r>
      <w:r w:rsidR="006A1D2A">
        <w:t xml:space="preserve">Figure </w:t>
      </w:r>
      <w:r w:rsidR="006A1D2A">
        <w:rPr>
          <w:noProof/>
        </w:rPr>
        <w:t>9</w:t>
      </w:r>
      <w:r w:rsidR="006A1D2A">
        <w:fldChar w:fldCharType="end"/>
      </w:r>
      <w:r>
        <w:t>).</w:t>
      </w:r>
      <w:r w:rsidR="006A1D2A">
        <w:t xml:space="preserve"> Blue whale ‘song’ consists of both A and B calls, which can occur individually or in A-B pairs. Detection of both A and B calls were higher during the post-upwelling seasons in all areas (</w:t>
      </w:r>
      <w:r w:rsidR="006A1D2A">
        <w:fldChar w:fldCharType="begin"/>
      </w:r>
      <w:r w:rsidR="006A1D2A">
        <w:instrText xml:space="preserve"> REF _Ref185575511 \h </w:instrText>
      </w:r>
      <w:r w:rsidR="006A1D2A">
        <w:fldChar w:fldCharType="separate"/>
      </w:r>
      <w:r w:rsidR="006A1D2A">
        <w:t xml:space="preserve">Figure </w:t>
      </w:r>
      <w:r w:rsidR="006A1D2A">
        <w:rPr>
          <w:noProof/>
        </w:rPr>
        <w:t>8</w:t>
      </w:r>
      <w:r w:rsidR="006A1D2A">
        <w:fldChar w:fldCharType="end"/>
      </w:r>
      <w:r w:rsidR="006A1D2A">
        <w:t xml:space="preserve">). There were only a few blue whale B calls detected during the upwelling season off San Francisco. The probability of detecting blue whale B calls was consistently higher than A calls, which reflects research showing that blue whale B calls can be detected at greater ranges than blue whale A calls </w:t>
      </w:r>
      <w:r w:rsidR="006A1D2A">
        <w:fldChar w:fldCharType="begin"/>
      </w:r>
      <w:r w:rsidR="006A1D2A">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rsidR="006A1D2A">
        <w:fldChar w:fldCharType="separate"/>
      </w:r>
      <w:r w:rsidR="006A1D2A" w:rsidRPr="008F11C8">
        <w:t>(McDonald et al. 2001)</w:t>
      </w:r>
      <w:r w:rsidR="006A1D2A">
        <w:fldChar w:fldCharType="end"/>
      </w:r>
      <w:r w:rsidR="006A1D2A">
        <w:t>. Blue whale B calls can be readily classified by an experienced analyst when the SNR (signal to noise ratio) is low.</w:t>
      </w:r>
    </w:p>
    <w:p w14:paraId="17ED12E2" w14:textId="77777777" w:rsidR="006A1D2A" w:rsidRDefault="006A1D2A" w:rsidP="006A1D2A"/>
    <w:p w14:paraId="7CFA375F" w14:textId="77777777" w:rsidR="006A1D2A" w:rsidRDefault="006A1D2A" w:rsidP="006A1D2A">
      <w:r>
        <w:lastRenderedPageBreak/>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xml:space="preserve">, and detection of D calls were primarily during the summer (late upwelling/early post-upwelling, </w:t>
      </w:r>
      <w:r>
        <w:fldChar w:fldCharType="begin"/>
      </w:r>
      <w:r>
        <w:instrText xml:space="preserve"> REF _Ref185578633 \h </w:instrText>
      </w:r>
      <w:r>
        <w:fldChar w:fldCharType="separate"/>
      </w:r>
      <w:r>
        <w:t xml:space="preserve">Figure </w:t>
      </w:r>
      <w:r>
        <w:rPr>
          <w:noProof/>
        </w:rPr>
        <w:t>9</w:t>
      </w:r>
      <w:r>
        <w:fldChar w:fldCharType="end"/>
      </w:r>
      <w:r>
        <w:t xml:space="preserve">). The probability of detecting D calls was much lower than detecting A and/or B calls, and low SNR D calls are more readily confused with low frequency </w:t>
      </w:r>
      <w:proofErr w:type="spellStart"/>
      <w:r>
        <w:t>downsweep</w:t>
      </w:r>
      <w:proofErr w:type="spellEnd"/>
      <w:r>
        <w:t xml:space="preserve"> calls produced by other species, reducing the overall effective detection range for these calls.  </w:t>
      </w:r>
    </w:p>
    <w:p w14:paraId="10583D33" w14:textId="262B3E76" w:rsidR="00F72FAA" w:rsidRDefault="00F72FAA" w:rsidP="00F72FAA"/>
    <w:p w14:paraId="5F530E4B" w14:textId="77777777" w:rsidR="00F72FAA" w:rsidRDefault="00F72FAA" w:rsidP="00B370D3"/>
    <w:p w14:paraId="2F5913AF" w14:textId="77777777" w:rsidR="00B370D3" w:rsidRDefault="00B370D3" w:rsidP="008F11C8"/>
    <w:p w14:paraId="36C2F350" w14:textId="77777777" w:rsidR="00744045" w:rsidRDefault="005E01A7" w:rsidP="00744045">
      <w:pPr>
        <w:keepNext/>
      </w:pPr>
      <w:r>
        <w:rPr>
          <w:noProof/>
        </w:rPr>
        <w:drawing>
          <wp:inline distT="0" distB="0" distL="0" distR="0" wp14:anchorId="1BEFC49D" wp14:editId="6F7EE57A">
            <wp:extent cx="3105105" cy="2484084"/>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0"/>
                    <a:stretch>
                      <a:fillRect/>
                    </a:stretch>
                  </pic:blipFill>
                  <pic:spPr>
                    <a:xfrm>
                      <a:off x="0" y="0"/>
                      <a:ext cx="3105105" cy="2484084"/>
                    </a:xfrm>
                    <a:prstGeom prst="rect">
                      <a:avLst/>
                    </a:prstGeom>
                  </pic:spPr>
                </pic:pic>
              </a:graphicData>
            </a:graphic>
          </wp:inline>
        </w:drawing>
      </w:r>
    </w:p>
    <w:p w14:paraId="0517E710" w14:textId="3375805E" w:rsidR="00F72FAA" w:rsidRDefault="00744045" w:rsidP="00744045">
      <w:pPr>
        <w:pStyle w:val="Caption"/>
      </w:pPr>
      <w:bookmarkStart w:id="68" w:name="_Ref185578633"/>
      <w:bookmarkStart w:id="69" w:name="_Toc185597964"/>
      <w:r>
        <w:t xml:space="preserve">Figure </w:t>
      </w:r>
      <w:fldSimple w:instr=" SEQ Figure \* ARABIC ">
        <w:r w:rsidR="00B80A18">
          <w:rPr>
            <w:noProof/>
          </w:rPr>
          <w:t>9</w:t>
        </w:r>
      </w:fldSimple>
      <w:bookmarkEnd w:id="68"/>
      <w:r>
        <w:t xml:space="preserve">. </w:t>
      </w:r>
      <w:r w:rsidRPr="00724E1D">
        <w:t>Hourly presence of blue whale D calls by month for the Adrift-ACCESS surveys.</w:t>
      </w:r>
      <w:r>
        <w:t xml:space="preserve"> </w:t>
      </w:r>
      <w:r w:rsidRPr="00744045">
        <w:t xml:space="preserve">Hourly presence of blue whale D calls (y axis) for different months for combined years (x axis) during the Adrift-ACCESS surveys. </w:t>
      </w:r>
      <w:proofErr w:type="spellStart"/>
      <w:r w:rsidRPr="00744045">
        <w:t>Adrifts</w:t>
      </w:r>
      <w:proofErr w:type="spellEnd"/>
      <w:r w:rsidRPr="00744045">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bookmarkEnd w:id="69"/>
    </w:p>
    <w:p w14:paraId="5A0B0A91" w14:textId="66C90FE4" w:rsidR="005E01A7" w:rsidRDefault="005E01A7" w:rsidP="00F72FAA">
      <w:pPr>
        <w:pStyle w:val="FigureCaption"/>
      </w:pPr>
    </w:p>
    <w:p w14:paraId="2740F43C" w14:textId="714AFADE" w:rsidR="00F72FAA" w:rsidRDefault="009F1228" w:rsidP="005E01A7">
      <w:pPr>
        <w:keepNext/>
      </w:pPr>
      <w:r>
        <w:t xml:space="preserve">Detection of blue whales was higher during the post-upwelling season, and </w:t>
      </w:r>
      <w:r w:rsidR="006E247A" w:rsidRPr="006E247A">
        <w:t>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see</w:t>
      </w:r>
      <w:r w:rsidR="00D75205">
        <w:t xml:space="preserve"> online summary:</w:t>
      </w:r>
      <w:r w:rsidR="006E247A" w:rsidRPr="006E247A">
        <w:t xml:space="preserve"> </w:t>
      </w:r>
      <w:hyperlink r:id="rId31" w:history="1">
        <w:r w:rsidR="00D75205" w:rsidRPr="00D75205">
          <w:rPr>
            <w:rStyle w:val="Hyperlink"/>
          </w:rPr>
          <w:t>Modeling Habitat Use</w:t>
        </w:r>
      </w:hyperlink>
      <w:r w:rsidR="00D75205">
        <w:t>)</w:t>
      </w:r>
      <w:r w:rsidR="006E247A" w:rsidRPr="006E247A">
        <w:t>, and adoption of these methods may improve our understanding of the habitat use of these species in the greater area.</w:t>
      </w:r>
    </w:p>
    <w:p w14:paraId="073E7735" w14:textId="77777777" w:rsidR="00ED745D" w:rsidRDefault="00ED745D" w:rsidP="00ED745D">
      <w:pPr>
        <w:pStyle w:val="Heading3"/>
      </w:pPr>
      <w:bookmarkStart w:id="70" w:name="_Toc177733641"/>
    </w:p>
    <w:p w14:paraId="744F90AC" w14:textId="74FC1F02" w:rsidR="00A65932" w:rsidRDefault="00857BEA" w:rsidP="00ED745D">
      <w:pPr>
        <w:pStyle w:val="Heading3"/>
      </w:pPr>
      <w:bookmarkStart w:id="71" w:name="_Toc185851659"/>
      <w:r>
        <w:t>Fin Whales</w:t>
      </w:r>
      <w:bookmarkEnd w:id="70"/>
      <w:bookmarkEnd w:id="71"/>
    </w:p>
    <w:p w14:paraId="08765137" w14:textId="75262B39" w:rsidR="00034FBE" w:rsidRDefault="00B313C3" w:rsidP="00B313C3">
      <w:r>
        <w:t xml:space="preserve">Fin whales </w:t>
      </w:r>
      <w:r w:rsidR="00D11783">
        <w:t>20 Hz calls were detected during both the upwelling and post-upwelling seasons, with greater hourly detection during the post-upwelling deployments (</w:t>
      </w:r>
      <w:r w:rsidR="00D11783">
        <w:fldChar w:fldCharType="begin"/>
      </w:r>
      <w:r w:rsidR="00D11783">
        <w:instrText xml:space="preserve"> REF _Ref185586295 \h </w:instrText>
      </w:r>
      <w:r w:rsidR="00D11783">
        <w:fldChar w:fldCharType="separate"/>
      </w:r>
      <w:r w:rsidR="00D11783">
        <w:t xml:space="preserve">Table </w:t>
      </w:r>
      <w:r w:rsidR="00D11783">
        <w:rPr>
          <w:noProof/>
        </w:rPr>
        <w:t>7</w:t>
      </w:r>
      <w:r w:rsidR="00D11783">
        <w:fldChar w:fldCharType="end"/>
      </w:r>
      <w:r w:rsidR="00D11783">
        <w:t>)</w:t>
      </w:r>
      <w:r>
        <w:t xml:space="preserve">. </w:t>
      </w:r>
      <w:r w:rsidR="0014558A">
        <w:t xml:space="preserve">There </w:t>
      </w:r>
      <w:proofErr w:type="gramStart"/>
      <w:r w:rsidR="0014558A">
        <w:t>were</w:t>
      </w:r>
      <w:proofErr w:type="gramEnd"/>
      <w:r w:rsidR="0014558A">
        <w:t xml:space="preserve"> no detection of fin whale 40 Hz calls during the Adrift-ACCESS deployments (</w:t>
      </w:r>
      <w:r w:rsidR="0014558A">
        <w:fldChar w:fldCharType="begin"/>
      </w:r>
      <w:r w:rsidR="0014558A">
        <w:instrText xml:space="preserve"> REF _Ref185586295 \h </w:instrText>
      </w:r>
      <w:r w:rsidR="0014558A">
        <w:fldChar w:fldCharType="separate"/>
      </w:r>
      <w:r w:rsidR="0014558A">
        <w:t xml:space="preserve">Table </w:t>
      </w:r>
      <w:r w:rsidR="0014558A">
        <w:rPr>
          <w:noProof/>
        </w:rPr>
        <w:t>7</w:t>
      </w:r>
      <w:r w:rsidR="0014558A">
        <w:fldChar w:fldCharType="end"/>
      </w:r>
      <w:r w:rsidR="0014558A">
        <w:t>).</w:t>
      </w:r>
    </w:p>
    <w:p w14:paraId="675FA99A" w14:textId="4455719C" w:rsidR="0043698A" w:rsidRDefault="0043698A" w:rsidP="0043698A">
      <w:pPr>
        <w:pStyle w:val="TableTitle"/>
      </w:pPr>
    </w:p>
    <w:p w14:paraId="6EE6B741" w14:textId="2CA6B693" w:rsidR="0043698A" w:rsidRDefault="0043698A" w:rsidP="0043698A">
      <w:pPr>
        <w:pStyle w:val="Caption"/>
        <w:keepNext/>
      </w:pPr>
      <w:bookmarkStart w:id="72" w:name="_Ref185586295"/>
      <w:bookmarkStart w:id="73" w:name="_Toc185597980"/>
      <w:r>
        <w:t xml:space="preserve">Table </w:t>
      </w:r>
      <w:fldSimple w:instr=" SEQ Table \* ARABIC ">
        <w:r w:rsidR="00785588">
          <w:rPr>
            <w:noProof/>
          </w:rPr>
          <w:t>7</w:t>
        </w:r>
      </w:fldSimple>
      <w:bookmarkEnd w:id="72"/>
      <w:r>
        <w:t xml:space="preserve">. </w:t>
      </w:r>
      <w:r w:rsidRPr="00F460CF">
        <w:t>Summary of fin whale detections in hourly bins for Adrift</w:t>
      </w:r>
      <w:r w:rsidR="00D11783">
        <w:t>-ACCESS</w:t>
      </w:r>
      <w:r w:rsidRPr="00F460CF">
        <w:t xml:space="preserve"> data.</w:t>
      </w:r>
      <w:bookmarkEnd w:id="73"/>
    </w:p>
    <w:tbl>
      <w:tblPr>
        <w:tblStyle w:val="TableGrid"/>
        <w:tblW w:w="0" w:type="auto"/>
        <w:tblLook w:val="04A0" w:firstRow="1" w:lastRow="0" w:firstColumn="1" w:lastColumn="0" w:noHBand="0" w:noVBand="1"/>
      </w:tblPr>
      <w:tblGrid>
        <w:gridCol w:w="1870"/>
        <w:gridCol w:w="1870"/>
        <w:gridCol w:w="1870"/>
        <w:gridCol w:w="1870"/>
      </w:tblGrid>
      <w:tr w:rsidR="0043698A" w:rsidRPr="00B313C3" w14:paraId="1148C5C6" w14:textId="77777777" w:rsidTr="001A192C">
        <w:trPr>
          <w:trHeight w:val="288"/>
        </w:trPr>
        <w:tc>
          <w:tcPr>
            <w:tcW w:w="1870" w:type="dxa"/>
            <w:shd w:val="clear" w:color="auto" w:fill="C6D9F1" w:themeFill="text2" w:themeFillTint="33"/>
            <w:noWrap/>
            <w:hideMark/>
          </w:tcPr>
          <w:p w14:paraId="5BFA788C" w14:textId="77777777" w:rsidR="0043698A" w:rsidRPr="00B313C3" w:rsidRDefault="0043698A" w:rsidP="001A192C">
            <w:pPr>
              <w:jc w:val="center"/>
              <w:rPr>
                <w:rFonts w:ascii="Arial" w:hAnsi="Arial" w:cs="Arial"/>
                <w:b/>
                <w:bCs/>
                <w:sz w:val="18"/>
                <w:szCs w:val="18"/>
              </w:rPr>
            </w:pPr>
          </w:p>
        </w:tc>
        <w:tc>
          <w:tcPr>
            <w:tcW w:w="1870" w:type="dxa"/>
            <w:shd w:val="clear" w:color="auto" w:fill="C6D9F1" w:themeFill="text2" w:themeFillTint="33"/>
            <w:noWrap/>
            <w:hideMark/>
          </w:tcPr>
          <w:p w14:paraId="32EF7983"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28156A96"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58A6C7B8"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43698A" w:rsidRPr="00B313C3" w14:paraId="379DA86E" w14:textId="77777777" w:rsidTr="001A192C">
        <w:trPr>
          <w:trHeight w:val="288"/>
        </w:trPr>
        <w:tc>
          <w:tcPr>
            <w:tcW w:w="1870" w:type="dxa"/>
            <w:noWrap/>
            <w:hideMark/>
          </w:tcPr>
          <w:p w14:paraId="2FD7EDEF" w14:textId="77777777" w:rsidR="0043698A" w:rsidRPr="00B313C3" w:rsidRDefault="0043698A" w:rsidP="0043698A">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09CFBBB9" w14:textId="4B4F26C1" w:rsidR="0043698A" w:rsidRPr="00B313C3" w:rsidRDefault="0043698A" w:rsidP="00D11783">
            <w:pPr>
              <w:pStyle w:val="TableCellleft"/>
              <w:jc w:val="center"/>
            </w:pPr>
            <w:r w:rsidRPr="00B313C3">
              <w:t>0.04 (960)</w:t>
            </w:r>
          </w:p>
        </w:tc>
        <w:tc>
          <w:tcPr>
            <w:tcW w:w="1870" w:type="dxa"/>
            <w:noWrap/>
            <w:hideMark/>
          </w:tcPr>
          <w:p w14:paraId="01617024" w14:textId="368E8857" w:rsidR="0043698A" w:rsidRPr="00B313C3" w:rsidRDefault="0043698A" w:rsidP="00D11783">
            <w:pPr>
              <w:pStyle w:val="TableCellleft"/>
              <w:jc w:val="center"/>
            </w:pPr>
            <w:r w:rsidRPr="00B313C3">
              <w:t>0.12 (688)</w:t>
            </w:r>
          </w:p>
        </w:tc>
        <w:tc>
          <w:tcPr>
            <w:tcW w:w="1870" w:type="dxa"/>
            <w:noWrap/>
            <w:hideMark/>
          </w:tcPr>
          <w:p w14:paraId="1217D6F1" w14:textId="15113D5C" w:rsidR="0043698A" w:rsidRPr="00B313C3" w:rsidRDefault="0043698A" w:rsidP="00D11783">
            <w:pPr>
              <w:pStyle w:val="TableCellleft"/>
              <w:jc w:val="center"/>
            </w:pPr>
            <w:r w:rsidRPr="00B313C3">
              <w:t>–</w:t>
            </w:r>
          </w:p>
        </w:tc>
      </w:tr>
      <w:tr w:rsidR="0043698A" w:rsidRPr="00B313C3" w14:paraId="6802402B" w14:textId="77777777" w:rsidTr="001A192C">
        <w:trPr>
          <w:trHeight w:val="288"/>
        </w:trPr>
        <w:tc>
          <w:tcPr>
            <w:tcW w:w="1870" w:type="dxa"/>
            <w:noWrap/>
            <w:hideMark/>
          </w:tcPr>
          <w:p w14:paraId="6735D0C5" w14:textId="77777777" w:rsidR="0043698A" w:rsidRPr="00B313C3" w:rsidRDefault="0043698A" w:rsidP="0043698A">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1696FE05" w14:textId="6B531570" w:rsidR="0043698A" w:rsidRPr="00B313C3" w:rsidRDefault="0043698A" w:rsidP="00D11783">
            <w:pPr>
              <w:pStyle w:val="TableCellleft"/>
              <w:jc w:val="center"/>
            </w:pPr>
            <w:r w:rsidRPr="00B313C3">
              <w:t>0.00 (960)</w:t>
            </w:r>
          </w:p>
        </w:tc>
        <w:tc>
          <w:tcPr>
            <w:tcW w:w="1870" w:type="dxa"/>
            <w:noWrap/>
            <w:hideMark/>
          </w:tcPr>
          <w:p w14:paraId="399BC13C" w14:textId="6D6A592E" w:rsidR="0043698A" w:rsidRPr="00B313C3" w:rsidRDefault="0043698A" w:rsidP="00D11783">
            <w:pPr>
              <w:pStyle w:val="TableCellleft"/>
              <w:jc w:val="center"/>
            </w:pPr>
            <w:r w:rsidRPr="00B313C3">
              <w:t>0.00 (688)</w:t>
            </w:r>
          </w:p>
        </w:tc>
        <w:tc>
          <w:tcPr>
            <w:tcW w:w="1870" w:type="dxa"/>
            <w:noWrap/>
            <w:hideMark/>
          </w:tcPr>
          <w:p w14:paraId="2750F636" w14:textId="23EC1E57" w:rsidR="0043698A" w:rsidRPr="00B313C3" w:rsidRDefault="0043698A" w:rsidP="00D11783">
            <w:pPr>
              <w:pStyle w:val="TableCellleft"/>
              <w:jc w:val="center"/>
            </w:pPr>
            <w:r w:rsidRPr="00B313C3">
              <w:t>–</w:t>
            </w:r>
          </w:p>
        </w:tc>
      </w:tr>
    </w:tbl>
    <w:p w14:paraId="0F6D18DE" w14:textId="044D2B53" w:rsidR="0043698A" w:rsidRDefault="0043698A" w:rsidP="00B313C3">
      <w:r>
        <w:t xml:space="preserve">Note: </w:t>
      </w:r>
      <w:r w:rsidRPr="00B70E00">
        <w:t>Summary of fin whale 20 Hz and 40 Hz detections in hourly bins for Adrift</w:t>
      </w:r>
      <w:r w:rsidR="0014558A">
        <w:t>-ACCESS</w:t>
      </w:r>
      <w:r w:rsidRPr="00B70E00">
        <w:t xml:space="preserve"> data. Mean hourly probability of fin whale detection for that call type</w:t>
      </w:r>
      <w:r>
        <w:t>/</w:t>
      </w:r>
      <w:r w:rsidRPr="00B70E00">
        <w:t>season; total hourly bins are shown in parenthesis.</w:t>
      </w:r>
    </w:p>
    <w:p w14:paraId="5293EAD4" w14:textId="77777777" w:rsidR="005419B5" w:rsidRDefault="005419B5" w:rsidP="00B313C3"/>
    <w:p w14:paraId="44C7DF49" w14:textId="77777777" w:rsidR="009D56F4" w:rsidRDefault="009D56F4" w:rsidP="009D56F4"/>
    <w:p w14:paraId="42CDCA70" w14:textId="77777777" w:rsidR="009D56F4" w:rsidRDefault="009D56F4" w:rsidP="009D56F4">
      <w:r>
        <w:t xml:space="preserve">Fin whale 20 Hz detections were lower off San Francisco than other areas (see </w:t>
      </w:r>
      <w:hyperlink r:id="rId32" w:history="1">
        <w:r w:rsidRPr="00D11783">
          <w:rPr>
            <w:rStyle w:val="Hyperlink"/>
          </w:rPr>
          <w:t>online Adrift results</w:t>
        </w:r>
      </w:hyperlink>
      <w:r>
        <w:t xml:space="preserve">),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Edds-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Croll et al. 2002)</w:t>
      </w:r>
      <w:r>
        <w:fldChar w:fldCharType="end"/>
      </w:r>
      <w:r>
        <w:t xml:space="preserve">. Here we did not differentiate between irregular and regular sequencing. </w:t>
      </w:r>
    </w:p>
    <w:p w14:paraId="6BDBF923" w14:textId="77777777" w:rsidR="009D56F4" w:rsidRDefault="009D56F4" w:rsidP="009D56F4">
      <w:pPr>
        <w:keepNext/>
      </w:pPr>
    </w:p>
    <w:p w14:paraId="70F1945F" w14:textId="77777777" w:rsidR="009D56F4" w:rsidRDefault="009D56F4" w:rsidP="009D56F4">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Romagosa et al. 2021)</w:t>
      </w:r>
      <w:r>
        <w:fldChar w:fldCharType="end"/>
      </w:r>
      <w:r>
        <w:t>. There were no detections of fin whale 40 Hz calls in this region (</w:t>
      </w:r>
      <w:r>
        <w:fldChar w:fldCharType="begin"/>
      </w:r>
      <w:r>
        <w:instrText xml:space="preserve"> REF _Ref185586295 \h </w:instrText>
      </w:r>
      <w:r>
        <w:fldChar w:fldCharType="separate"/>
      </w:r>
      <w:r>
        <w:t xml:space="preserve">Table </w:t>
      </w:r>
      <w:r>
        <w:rPr>
          <w:noProof/>
        </w:rPr>
        <w:t>7</w:t>
      </w:r>
      <w:r>
        <w:fldChar w:fldCharType="end"/>
      </w:r>
      <w:r>
        <w:t>).</w:t>
      </w:r>
    </w:p>
    <w:p w14:paraId="013144E4" w14:textId="77777777" w:rsidR="00D93D01" w:rsidRDefault="00D93D01" w:rsidP="00B313C3"/>
    <w:p w14:paraId="72968C05" w14:textId="7F30A14E" w:rsidR="00B313C3" w:rsidRDefault="00B313C3" w:rsidP="00B313C3"/>
    <w:p w14:paraId="5B5845F3" w14:textId="77777777" w:rsidR="00A82A86" w:rsidRDefault="00AF21E8" w:rsidP="00A82A86">
      <w:pPr>
        <w:keepNext/>
      </w:pPr>
      <w:r>
        <w:rPr>
          <w:noProof/>
        </w:rPr>
        <w:drawing>
          <wp:inline distT="0" distB="0" distL="0" distR="0" wp14:anchorId="48423187" wp14:editId="38ED26F1">
            <wp:extent cx="2971800" cy="23774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3"/>
                    <a:stretch>
                      <a:fillRect/>
                    </a:stretch>
                  </pic:blipFill>
                  <pic:spPr>
                    <a:xfrm>
                      <a:off x="0" y="0"/>
                      <a:ext cx="2971800" cy="2377440"/>
                    </a:xfrm>
                    <a:prstGeom prst="rect">
                      <a:avLst/>
                    </a:prstGeom>
                  </pic:spPr>
                </pic:pic>
              </a:graphicData>
            </a:graphic>
          </wp:inline>
        </w:drawing>
      </w:r>
    </w:p>
    <w:p w14:paraId="07A9181D" w14:textId="63B55D2E" w:rsidR="00AF21E8" w:rsidRDefault="00A82A86" w:rsidP="00A82A86">
      <w:pPr>
        <w:pStyle w:val="Caption"/>
      </w:pPr>
      <w:bookmarkStart w:id="74" w:name="_Toc185597965"/>
      <w:r>
        <w:t xml:space="preserve">Figure </w:t>
      </w:r>
      <w:fldSimple w:instr=" SEQ Figure \* ARABIC ">
        <w:r w:rsidR="00B80A18">
          <w:rPr>
            <w:noProof/>
          </w:rPr>
          <w:t>10</w:t>
        </w:r>
      </w:fldSimple>
      <w:r>
        <w:t xml:space="preserve">. </w:t>
      </w:r>
      <w:r w:rsidRPr="00F13968">
        <w:t>Hourly fin whale events by month for the Adrift-ACCESS surveys.</w:t>
      </w:r>
      <w:r w:rsidR="00D11783">
        <w:t xml:space="preserve"> </w:t>
      </w:r>
      <w:r w:rsidR="00D11783" w:rsidRPr="00D11783">
        <w:t>Hourly presence of fin whales (combined call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74"/>
    </w:p>
    <w:p w14:paraId="5C50B9C6" w14:textId="77777777" w:rsidR="00B70E00" w:rsidRDefault="00B70E00">
      <w:pPr>
        <w:spacing w:line="276" w:lineRule="auto"/>
      </w:pPr>
    </w:p>
    <w:p w14:paraId="1FF3D572" w14:textId="77777777" w:rsidR="00B70E00" w:rsidRDefault="00B70E00" w:rsidP="00B70E00"/>
    <w:p w14:paraId="597EE622" w14:textId="080F53C8" w:rsidR="00A65932" w:rsidRDefault="009F1228" w:rsidP="009F1228">
      <w:r>
        <w:lastRenderedPageBreak/>
        <w:t xml:space="preserve">These data were used to improve and test a fin whale classifier with excellent results (see online summary: </w:t>
      </w:r>
      <w:hyperlink r:id="rId34" w:history="1">
        <w:r w:rsidRPr="009F1228">
          <w:rPr>
            <w:rStyle w:val="Hyperlink"/>
          </w:rPr>
          <w:t>Fin Whale AI</w:t>
        </w:r>
      </w:hyperlink>
      <w:r>
        <w:t>), and future adoption of these methods may allow for an improved approach of classifying variability in fin whale call patterns.</w:t>
      </w:r>
      <w:r w:rsidR="00A65932">
        <w:br w:type="page"/>
      </w:r>
    </w:p>
    <w:p w14:paraId="573596A9" w14:textId="705FD21A" w:rsidR="00A65932" w:rsidRDefault="00857BEA" w:rsidP="00D11783">
      <w:pPr>
        <w:pStyle w:val="Heading3"/>
      </w:pPr>
      <w:bookmarkStart w:id="75" w:name="_Toc177733642"/>
      <w:bookmarkStart w:id="76" w:name="_Toc185851660"/>
      <w:r>
        <w:lastRenderedPageBreak/>
        <w:t>Humpback Whales</w:t>
      </w:r>
      <w:bookmarkEnd w:id="75"/>
      <w:bookmarkEnd w:id="76"/>
    </w:p>
    <w:p w14:paraId="53DADBC3" w14:textId="6B229A22" w:rsidR="009D56F4" w:rsidRDefault="009523E5" w:rsidP="008054E3">
      <w:r>
        <w:t>Humpback whales</w:t>
      </w:r>
      <w:r w:rsidR="0092699C">
        <w:t xml:space="preserve"> were </w:t>
      </w:r>
      <w:r w:rsidR="007E294C">
        <w:t>detected</w:t>
      </w:r>
      <w:r w:rsidR="0092699C">
        <w:t xml:space="preserve"> during </w:t>
      </w:r>
      <w:commentRangeStart w:id="77"/>
      <w:r w:rsidR="0092699C">
        <w:t xml:space="preserve">most </w:t>
      </w:r>
      <w:commentRangeEnd w:id="77"/>
      <w:r w:rsidR="008054E3">
        <w:rPr>
          <w:rStyle w:val="CommentReference"/>
          <w:rFonts w:eastAsiaTheme="minorHAnsi" w:cstheme="minorBidi"/>
        </w:rPr>
        <w:commentReference w:id="77"/>
      </w:r>
      <w:r w:rsidR="0092699C">
        <w:t>deployments</w:t>
      </w:r>
      <w:r w:rsidR="007E294C">
        <w:t xml:space="preserve"> (</w:t>
      </w:r>
      <w:r w:rsidR="008054E3">
        <w:fldChar w:fldCharType="begin"/>
      </w:r>
      <w:r w:rsidR="008054E3">
        <w:instrText xml:space="preserve"> REF _Ref185589753 \h </w:instrText>
      </w:r>
      <w:r w:rsidR="008054E3">
        <w:fldChar w:fldCharType="separate"/>
      </w:r>
      <w:r w:rsidR="008054E3">
        <w:t xml:space="preserve">Figure </w:t>
      </w:r>
      <w:r w:rsidR="008054E3">
        <w:rPr>
          <w:noProof/>
        </w:rPr>
        <w:t>11</w:t>
      </w:r>
      <w:r w:rsidR="008054E3">
        <w:fldChar w:fldCharType="end"/>
      </w:r>
      <w:r w:rsidR="007E294C">
        <w:t>)</w:t>
      </w:r>
      <w:r w:rsidR="0092699C">
        <w:t xml:space="preserve">, with higher probability of detection in the post-upwelling season </w:t>
      </w:r>
      <w:r w:rsidR="001E63A4">
        <w:t>off</w:t>
      </w:r>
      <w:r w:rsidR="0092699C">
        <w:t xml:space="preserve"> San Francisco (</w:t>
      </w:r>
      <w:r w:rsidR="008054E3">
        <w:fldChar w:fldCharType="begin"/>
      </w:r>
      <w:r w:rsidR="008054E3">
        <w:instrText xml:space="preserve"> REF _Ref185589731 \h </w:instrText>
      </w:r>
      <w:r w:rsidR="008054E3">
        <w:fldChar w:fldCharType="separate"/>
      </w:r>
      <w:r w:rsidR="008054E3">
        <w:t xml:space="preserve">Table </w:t>
      </w:r>
      <w:r w:rsidR="008054E3">
        <w:rPr>
          <w:noProof/>
        </w:rPr>
        <w:t>8</w:t>
      </w:r>
      <w:r w:rsidR="008054E3">
        <w:fldChar w:fldCharType="end"/>
      </w:r>
      <w:r w:rsidR="0092699C">
        <w:t xml:space="preserve">). </w:t>
      </w:r>
      <w:r w:rsidR="00B70C54">
        <w:t>Hourly probability of detecting song was higher in the post-upwelling than the upwelling season (</w:t>
      </w:r>
      <w:r w:rsidR="00B70C54">
        <w:fldChar w:fldCharType="begin"/>
      </w:r>
      <w:r w:rsidR="00B70C54">
        <w:instrText xml:space="preserve"> REF _Ref185589731 \h </w:instrText>
      </w:r>
      <w:r w:rsidR="00B70C54">
        <w:fldChar w:fldCharType="separate"/>
      </w:r>
      <w:r w:rsidR="00B70C54">
        <w:t xml:space="preserve">Table </w:t>
      </w:r>
      <w:r w:rsidR="00B70C54">
        <w:rPr>
          <w:noProof/>
        </w:rPr>
        <w:t>8</w:t>
      </w:r>
      <w:r w:rsidR="00B70C54">
        <w:fldChar w:fldCharType="end"/>
      </w:r>
      <w:r w:rsidR="00B70C54">
        <w:t>).</w:t>
      </w:r>
    </w:p>
    <w:p w14:paraId="50233306" w14:textId="77777777" w:rsidR="008054E3" w:rsidRDefault="008054E3" w:rsidP="008054E3"/>
    <w:p w14:paraId="570415A4" w14:textId="52E7BDB1" w:rsidR="009D56F4" w:rsidRDefault="009D56F4" w:rsidP="009D56F4">
      <w:pPr>
        <w:pStyle w:val="Caption"/>
        <w:keepNext/>
      </w:pPr>
      <w:bookmarkStart w:id="78" w:name="_Ref185589731"/>
      <w:bookmarkStart w:id="79" w:name="_Toc185597981"/>
      <w:r>
        <w:t xml:space="preserve">Table </w:t>
      </w:r>
      <w:fldSimple w:instr=" SEQ Table \* ARABIC ">
        <w:r w:rsidR="00785588">
          <w:rPr>
            <w:noProof/>
          </w:rPr>
          <w:t>8</w:t>
        </w:r>
      </w:fldSimple>
      <w:bookmarkEnd w:id="78"/>
      <w:r>
        <w:t xml:space="preserve">. </w:t>
      </w:r>
      <w:r w:rsidRPr="009247AC">
        <w:t>Summary of humpback whale detections in hourly bins for Adrift</w:t>
      </w:r>
      <w:r w:rsidR="008054E3">
        <w:t>-ACCESS</w:t>
      </w:r>
      <w:r w:rsidRPr="009247AC">
        <w:t xml:space="preserve"> data.</w:t>
      </w:r>
      <w:bookmarkEnd w:id="79"/>
    </w:p>
    <w:tbl>
      <w:tblPr>
        <w:tblStyle w:val="TableGrid"/>
        <w:tblW w:w="0" w:type="auto"/>
        <w:tblLook w:val="04A0" w:firstRow="1" w:lastRow="0" w:firstColumn="1" w:lastColumn="0" w:noHBand="0" w:noVBand="1"/>
      </w:tblPr>
      <w:tblGrid>
        <w:gridCol w:w="1975"/>
        <w:gridCol w:w="1765"/>
        <w:gridCol w:w="1870"/>
        <w:gridCol w:w="1870"/>
      </w:tblGrid>
      <w:tr w:rsidR="009D56F4" w:rsidRPr="00832886" w14:paraId="3E912C97" w14:textId="77777777" w:rsidTr="001A192C">
        <w:trPr>
          <w:trHeight w:val="341"/>
        </w:trPr>
        <w:tc>
          <w:tcPr>
            <w:tcW w:w="1975" w:type="dxa"/>
            <w:shd w:val="clear" w:color="auto" w:fill="C6D9F1" w:themeFill="text2" w:themeFillTint="33"/>
            <w:noWrap/>
            <w:vAlign w:val="center"/>
            <w:hideMark/>
          </w:tcPr>
          <w:p w14:paraId="0E2DBCA8" w14:textId="77777777" w:rsidR="009D56F4" w:rsidRPr="00832886" w:rsidRDefault="009D56F4" w:rsidP="001A192C">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0BAB3354"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1DCDD21"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11C1CFE"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9D56F4" w14:paraId="127721CA" w14:textId="77777777" w:rsidTr="001A192C">
        <w:trPr>
          <w:trHeight w:val="368"/>
        </w:trPr>
        <w:tc>
          <w:tcPr>
            <w:tcW w:w="1975" w:type="dxa"/>
            <w:noWrap/>
            <w:vAlign w:val="center"/>
            <w:hideMark/>
          </w:tcPr>
          <w:p w14:paraId="6268816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5E3969D7" w14:textId="62074CE3" w:rsidR="009D56F4" w:rsidRDefault="009D56F4" w:rsidP="009D56F4">
            <w:pPr>
              <w:pStyle w:val="TableCellleft"/>
              <w:jc w:val="center"/>
            </w:pPr>
            <w:r>
              <w:t>0.03 (960) </w:t>
            </w:r>
          </w:p>
        </w:tc>
        <w:tc>
          <w:tcPr>
            <w:tcW w:w="1870" w:type="dxa"/>
            <w:noWrap/>
            <w:vAlign w:val="center"/>
            <w:hideMark/>
          </w:tcPr>
          <w:p w14:paraId="5B9E4EFF" w14:textId="4D1D85B1" w:rsidR="009D56F4" w:rsidRDefault="009D56F4" w:rsidP="009D56F4">
            <w:pPr>
              <w:pStyle w:val="TableCellleft"/>
              <w:jc w:val="center"/>
            </w:pPr>
            <w:r>
              <w:t>0.36 (688) </w:t>
            </w:r>
          </w:p>
        </w:tc>
        <w:tc>
          <w:tcPr>
            <w:tcW w:w="1870" w:type="dxa"/>
            <w:noWrap/>
            <w:vAlign w:val="center"/>
            <w:hideMark/>
          </w:tcPr>
          <w:p w14:paraId="63496A12" w14:textId="570A142A" w:rsidR="009D56F4" w:rsidRDefault="009D56F4" w:rsidP="009D56F4">
            <w:pPr>
              <w:pStyle w:val="TableCellleft"/>
              <w:jc w:val="center"/>
            </w:pPr>
            <w:r>
              <w:t>–</w:t>
            </w:r>
          </w:p>
        </w:tc>
      </w:tr>
      <w:tr w:rsidR="009D56F4" w14:paraId="695A3CB7" w14:textId="77777777" w:rsidTr="001A192C">
        <w:trPr>
          <w:trHeight w:val="476"/>
        </w:trPr>
        <w:tc>
          <w:tcPr>
            <w:tcW w:w="1975" w:type="dxa"/>
            <w:noWrap/>
            <w:vAlign w:val="center"/>
            <w:hideMark/>
          </w:tcPr>
          <w:p w14:paraId="01B4C99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FA66BD7" w14:textId="009EC05B" w:rsidR="009D56F4" w:rsidRDefault="009D56F4" w:rsidP="009D56F4">
            <w:pPr>
              <w:pStyle w:val="TableCellleft"/>
              <w:jc w:val="center"/>
            </w:pPr>
            <w:r>
              <w:t>0.01 (960) </w:t>
            </w:r>
          </w:p>
        </w:tc>
        <w:tc>
          <w:tcPr>
            <w:tcW w:w="1870" w:type="dxa"/>
            <w:noWrap/>
            <w:vAlign w:val="center"/>
            <w:hideMark/>
          </w:tcPr>
          <w:p w14:paraId="7E83E39B" w14:textId="6546097F" w:rsidR="009D56F4" w:rsidRDefault="009D56F4" w:rsidP="009D56F4">
            <w:pPr>
              <w:pStyle w:val="TableCellleft"/>
              <w:jc w:val="center"/>
            </w:pPr>
            <w:r>
              <w:t>0.24 (688) </w:t>
            </w:r>
          </w:p>
        </w:tc>
        <w:tc>
          <w:tcPr>
            <w:tcW w:w="1870" w:type="dxa"/>
            <w:noWrap/>
            <w:vAlign w:val="center"/>
            <w:hideMark/>
          </w:tcPr>
          <w:p w14:paraId="24BFB39C" w14:textId="18AD8C60" w:rsidR="009D56F4" w:rsidRDefault="009D56F4" w:rsidP="009D56F4">
            <w:pPr>
              <w:pStyle w:val="TableCellleft"/>
              <w:jc w:val="center"/>
            </w:pPr>
            <w:r>
              <w:t>–</w:t>
            </w:r>
          </w:p>
        </w:tc>
      </w:tr>
      <w:tr w:rsidR="009D56F4" w14:paraId="388D69EB" w14:textId="77777777" w:rsidTr="001A192C">
        <w:trPr>
          <w:trHeight w:val="228"/>
        </w:trPr>
        <w:tc>
          <w:tcPr>
            <w:tcW w:w="1975" w:type="dxa"/>
            <w:noWrap/>
            <w:vAlign w:val="center"/>
            <w:hideMark/>
          </w:tcPr>
          <w:p w14:paraId="2862E7F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7569E185" w14:textId="4AE72DF2" w:rsidR="009D56F4" w:rsidRDefault="009D56F4" w:rsidP="009D56F4">
            <w:pPr>
              <w:pStyle w:val="TableCellleft"/>
              <w:jc w:val="center"/>
            </w:pPr>
            <w:r>
              <w:t>0.06 (960) </w:t>
            </w:r>
          </w:p>
        </w:tc>
        <w:tc>
          <w:tcPr>
            <w:tcW w:w="1870" w:type="dxa"/>
            <w:noWrap/>
            <w:vAlign w:val="center"/>
            <w:hideMark/>
          </w:tcPr>
          <w:p w14:paraId="79FD8FA4" w14:textId="21DA75EE" w:rsidR="009D56F4" w:rsidRDefault="009D56F4" w:rsidP="009D56F4">
            <w:pPr>
              <w:pStyle w:val="TableCellleft"/>
              <w:jc w:val="center"/>
            </w:pPr>
            <w:r>
              <w:t>0.28 (688) </w:t>
            </w:r>
          </w:p>
        </w:tc>
        <w:tc>
          <w:tcPr>
            <w:tcW w:w="1870" w:type="dxa"/>
            <w:vAlign w:val="center"/>
          </w:tcPr>
          <w:p w14:paraId="0F7C8F2D" w14:textId="4FCF8CC0" w:rsidR="009D56F4" w:rsidRDefault="009D56F4" w:rsidP="009D56F4">
            <w:pPr>
              <w:pStyle w:val="TableCellleft"/>
              <w:jc w:val="center"/>
              <w:rPr>
                <w:sz w:val="20"/>
              </w:rPr>
            </w:pPr>
            <w:r>
              <w:t>–</w:t>
            </w:r>
          </w:p>
        </w:tc>
      </w:tr>
    </w:tbl>
    <w:p w14:paraId="71996E2F" w14:textId="1F899A0C" w:rsidR="009D56F4" w:rsidRDefault="009D56F4" w:rsidP="009D56F4">
      <w:pPr>
        <w:pStyle w:val="TableNotes"/>
      </w:pPr>
      <w:r>
        <w:t xml:space="preserve">Note: </w:t>
      </w:r>
      <w:r w:rsidRPr="006F11DD">
        <w:t>Summary of humpback whale detections for Song, Social sounds, and Unidentified calls in hourly bins for Adrift</w:t>
      </w:r>
      <w:r w:rsidR="00FB1A4A">
        <w:t xml:space="preserve">-ACCESS </w:t>
      </w:r>
      <w:r w:rsidRPr="006F11DD">
        <w:t>data. Mean hourly probability of humpback whale detection for that call type/region/season; total hourly bins are shown in parenthesis.</w:t>
      </w:r>
    </w:p>
    <w:p w14:paraId="5C2D037E" w14:textId="77777777" w:rsidR="009D56F4" w:rsidRDefault="009D56F4" w:rsidP="003D44C5"/>
    <w:p w14:paraId="33CABEA5" w14:textId="040094FD" w:rsidR="009523E5" w:rsidRDefault="009523E5" w:rsidP="003D44C5"/>
    <w:p w14:paraId="2560679B" w14:textId="77777777" w:rsidR="009523E5" w:rsidRDefault="009523E5" w:rsidP="003D44C5"/>
    <w:p w14:paraId="66224228" w14:textId="77777777" w:rsidR="009D56F4" w:rsidRDefault="009523E5" w:rsidP="009D56F4">
      <w:pPr>
        <w:keepNext/>
      </w:pPr>
      <w:r>
        <w:rPr>
          <w:noProof/>
        </w:rPr>
        <w:drawing>
          <wp:inline distT="0" distB="0" distL="0" distR="0" wp14:anchorId="48994978" wp14:editId="2845C9FC">
            <wp:extent cx="2971800" cy="237744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9"/>
                    <a:stretch>
                      <a:fillRect/>
                    </a:stretch>
                  </pic:blipFill>
                  <pic:spPr>
                    <a:xfrm>
                      <a:off x="0" y="0"/>
                      <a:ext cx="2971800" cy="2377440"/>
                    </a:xfrm>
                    <a:prstGeom prst="rect">
                      <a:avLst/>
                    </a:prstGeom>
                  </pic:spPr>
                </pic:pic>
              </a:graphicData>
            </a:graphic>
          </wp:inline>
        </w:drawing>
      </w:r>
    </w:p>
    <w:p w14:paraId="55D1DE40" w14:textId="295B0BFF" w:rsidR="009523E5" w:rsidRDefault="009D56F4" w:rsidP="009D56F4">
      <w:pPr>
        <w:pStyle w:val="Caption"/>
      </w:pPr>
      <w:bookmarkStart w:id="80" w:name="_Ref185589753"/>
      <w:bookmarkStart w:id="81" w:name="_Toc185597966"/>
      <w:r>
        <w:t xml:space="preserve">Figure </w:t>
      </w:r>
      <w:fldSimple w:instr=" SEQ Figure \* ARABIC ">
        <w:r w:rsidR="00B80A18">
          <w:rPr>
            <w:noProof/>
          </w:rPr>
          <w:t>11</w:t>
        </w:r>
      </w:fldSimple>
      <w:bookmarkEnd w:id="80"/>
      <w:r>
        <w:t xml:space="preserve">. </w:t>
      </w:r>
      <w:r w:rsidRPr="00A47292">
        <w:t>Hourly humpback whale events by month for the Adrift-ACCESS surveys.</w:t>
      </w:r>
      <w:r>
        <w:t xml:space="preserve"> </w:t>
      </w:r>
      <w:r w:rsidRPr="009D56F4">
        <w:t xml:space="preserve">Hourly presence of combined humpback whales </w:t>
      </w:r>
      <w:proofErr w:type="gramStart"/>
      <w:r w:rsidRPr="009D56F4">
        <w:t>call</w:t>
      </w:r>
      <w:proofErr w:type="gramEnd"/>
      <w:r w:rsidRPr="009D56F4">
        <w:t xml:space="preserve">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81"/>
    </w:p>
    <w:p w14:paraId="32927772" w14:textId="77777777" w:rsidR="00310C4F" w:rsidRDefault="00310C4F" w:rsidP="00310C4F"/>
    <w:p w14:paraId="37FD2575" w14:textId="48FF00E8" w:rsidR="00310C4F" w:rsidRDefault="00B70C54" w:rsidP="00310C4F">
      <w:r>
        <w:t>There were no deployments during the winter oceanographic season</w:t>
      </w:r>
      <w:r w:rsidR="00310C4F">
        <w:t xml:space="preserve">, but high probability of detecting humpback song </w:t>
      </w:r>
      <w:r>
        <w:t xml:space="preserve">during the late fall </w:t>
      </w:r>
      <w:r w:rsidR="00310C4F">
        <w:t xml:space="preserve">aligns with the production of song during the southern winter migration </w:t>
      </w:r>
      <w:r w:rsidR="00310C4F">
        <w:fldChar w:fldCharType="begin"/>
      </w:r>
      <w:r w:rsidR="00310C4F">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rsidR="00310C4F">
        <w:fldChar w:fldCharType="separate"/>
      </w:r>
      <w:r w:rsidR="00310C4F" w:rsidRPr="006D2951">
        <w:t>(Clapham and Mattila 1990)</w:t>
      </w:r>
      <w:r w:rsidR="00310C4F">
        <w:fldChar w:fldCharType="end"/>
      </w:r>
      <w:r w:rsidR="00310C4F">
        <w:t>.  There were several drifts in which humpback song dominated the recordings (</w:t>
      </w:r>
      <w:r>
        <w:fldChar w:fldCharType="begin"/>
      </w:r>
      <w:r>
        <w:instrText xml:space="preserve"> REF _Ref185590886 \h </w:instrText>
      </w:r>
      <w:r>
        <w:fldChar w:fldCharType="separate"/>
      </w:r>
      <w:r>
        <w:t xml:space="preserve">Figure </w:t>
      </w:r>
      <w:r>
        <w:rPr>
          <w:noProof/>
        </w:rPr>
        <w:t>12</w:t>
      </w:r>
      <w:r>
        <w:fldChar w:fldCharType="end"/>
      </w:r>
      <w:r w:rsidR="00310C4F">
        <w:t xml:space="preserve">). The acoustic features of humpback whale song, including high source level and series of calls produced over long time spans, naturally lead to high detection rates </w:t>
      </w:r>
      <w:r w:rsidR="00310C4F">
        <w:fldChar w:fldCharType="begin"/>
      </w:r>
      <w:r w:rsidR="00310C4F">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rsidR="00310C4F">
        <w:fldChar w:fldCharType="separate"/>
      </w:r>
      <w:r w:rsidR="00310C4F" w:rsidRPr="001849BA">
        <w:t>(Au et al. 2006)</w:t>
      </w:r>
      <w:r w:rsidR="00310C4F">
        <w:fldChar w:fldCharType="end"/>
      </w:r>
      <w:r w:rsidR="00310C4F">
        <w:t xml:space="preserve">. While recordings dominated by song may be attributed to one or a few animals, social sounds may be attributed to larger numbers of animals </w:t>
      </w:r>
      <w:r w:rsidR="00310C4F">
        <w:fldChar w:fldCharType="begin"/>
      </w:r>
      <w:r w:rsidR="00310C4F">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rsidR="00310C4F">
        <w:fldChar w:fldCharType="separate"/>
      </w:r>
      <w:r w:rsidR="00310C4F" w:rsidRPr="00265550">
        <w:t>(Ryan et al. 2019)</w:t>
      </w:r>
      <w:r w:rsidR="00310C4F">
        <w:fldChar w:fldCharType="end"/>
      </w:r>
      <w:r w:rsidR="00310C4F">
        <w:t xml:space="preserve">. </w:t>
      </w:r>
    </w:p>
    <w:p w14:paraId="4862B687" w14:textId="77777777" w:rsidR="00382EFD" w:rsidRDefault="00382EFD" w:rsidP="00382EFD"/>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A01F999" w14:textId="77777777" w:rsidR="008054E3" w:rsidRDefault="006F11DD" w:rsidP="008054E3">
      <w:pPr>
        <w:keepNext/>
      </w:pPr>
      <w:r>
        <w:rPr>
          <w:noProof/>
        </w:rPr>
        <w:drawing>
          <wp:inline distT="0" distB="0" distL="0" distR="0" wp14:anchorId="50190994" wp14:editId="60787ACA">
            <wp:extent cx="5943599" cy="2377440"/>
            <wp:effectExtent l="0" t="0" r="63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0"/>
                    <a:stretch>
                      <a:fillRect/>
                    </a:stretch>
                  </pic:blipFill>
                  <pic:spPr>
                    <a:xfrm>
                      <a:off x="0" y="0"/>
                      <a:ext cx="5943599" cy="2377440"/>
                    </a:xfrm>
                    <a:prstGeom prst="rect">
                      <a:avLst/>
                    </a:prstGeom>
                  </pic:spPr>
                </pic:pic>
              </a:graphicData>
            </a:graphic>
          </wp:inline>
        </w:drawing>
      </w:r>
    </w:p>
    <w:p w14:paraId="1489A5D8" w14:textId="25E4AF91" w:rsidR="006F11DD" w:rsidRDefault="008054E3" w:rsidP="008054E3">
      <w:pPr>
        <w:pStyle w:val="Caption"/>
      </w:pPr>
      <w:bookmarkStart w:id="82" w:name="_Ref185590886"/>
      <w:bookmarkStart w:id="83" w:name="_Toc185597967"/>
      <w:r>
        <w:t xml:space="preserve">Figure </w:t>
      </w:r>
      <w:fldSimple w:instr=" SEQ Figure \* ARABIC ">
        <w:r w:rsidR="00B80A18">
          <w:rPr>
            <w:noProof/>
          </w:rPr>
          <w:t>12</w:t>
        </w:r>
      </w:fldSimple>
      <w:bookmarkEnd w:id="82"/>
      <w:r>
        <w:t xml:space="preserve">. </w:t>
      </w:r>
      <w:r w:rsidRPr="000543FF">
        <w:t>Hourly presence of humpback song, social calls by month for the Adrift-ACCESS surveys.</w:t>
      </w:r>
      <w:r>
        <w:t xml:space="preserve"> </w:t>
      </w:r>
      <w:r w:rsidRPr="008054E3">
        <w:t>Hourly presence of humpback song (left) and humpback social calls (right</w:t>
      </w:r>
      <w:proofErr w:type="gramStart"/>
      <w:r w:rsidRPr="008054E3">
        <w:t>)(</w:t>
      </w:r>
      <w:proofErr w:type="gramEnd"/>
      <w:r w:rsidRPr="008054E3">
        <w:t xml:space="preserve">y axis) for different months for combined years (x axis) during the Adrift-ACCESS surveys. </w:t>
      </w:r>
      <w:proofErr w:type="spellStart"/>
      <w:r w:rsidRPr="008054E3">
        <w:t>Adrifts</w:t>
      </w:r>
      <w:proofErr w:type="spellEnd"/>
      <w:r w:rsidRPr="008054E3">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bookmarkEnd w:id="83"/>
    </w:p>
    <w:p w14:paraId="2F082933" w14:textId="77777777" w:rsidR="005D007D" w:rsidRDefault="005D007D" w:rsidP="005D007D">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5D1E4FE3" w14:textId="77777777" w:rsidR="00382EFD" w:rsidRDefault="00382EFD" w:rsidP="00382EFD"/>
    <w:p w14:paraId="216A7F00" w14:textId="77777777" w:rsidR="00382EFD" w:rsidRDefault="00382EFD" w:rsidP="00382EFD"/>
    <w:p w14:paraId="4CACB381" w14:textId="19A3C405" w:rsidR="00A65932" w:rsidRDefault="00857BEA" w:rsidP="00B70C54">
      <w:pPr>
        <w:pStyle w:val="Heading3"/>
      </w:pPr>
      <w:bookmarkStart w:id="84" w:name="_Toc177733643"/>
      <w:bookmarkStart w:id="85" w:name="_Toc185851661"/>
      <w:proofErr w:type="spellStart"/>
      <w:r>
        <w:t>Bryde’s</w:t>
      </w:r>
      <w:proofErr w:type="spellEnd"/>
      <w:r>
        <w:t xml:space="preserve"> and Sei Whales</w:t>
      </w:r>
      <w:bookmarkEnd w:id="84"/>
      <w:bookmarkEnd w:id="85"/>
    </w:p>
    <w:p w14:paraId="428ADB7B" w14:textId="00FFDA59" w:rsidR="00B60A53" w:rsidRDefault="0092699C" w:rsidP="0092699C">
      <w:r>
        <w:t xml:space="preserve">There were no confirmed detections of calls associated with </w:t>
      </w:r>
      <w:proofErr w:type="spellStart"/>
      <w:r>
        <w:t>Bryde's</w:t>
      </w:r>
      <w:proofErr w:type="spellEnd"/>
      <w:r>
        <w:t xml:space="preserve"> or </w:t>
      </w:r>
      <w:r w:rsidR="001849BA">
        <w:t>s</w:t>
      </w:r>
      <w:r>
        <w:t>ei whales during Adrift</w:t>
      </w:r>
      <w:r w:rsidR="00B70C54">
        <w:t xml:space="preserve">-ACCESS. </w:t>
      </w:r>
      <w:proofErr w:type="spellStart"/>
      <w:r w:rsidR="00B60A53">
        <w:t>Bryde’s</w:t>
      </w:r>
      <w:proofErr w:type="spellEnd"/>
      <w:r w:rsidR="00B60A53">
        <w:t xml:space="preserve">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Kerosky et al. 2012)</w:t>
      </w:r>
      <w:r w:rsidR="00CC1BED">
        <w:fldChar w:fldCharType="end"/>
      </w:r>
      <w:r w:rsidR="004E1E77">
        <w:t>. The Adrift</w:t>
      </w:r>
      <w:r w:rsidR="005D007D">
        <w:t xml:space="preserve">-ACCESS </w:t>
      </w:r>
      <w:r w:rsidR="004E1E77">
        <w:t xml:space="preserve">deployments were north of </w:t>
      </w:r>
      <w:r w:rsidR="005D007D">
        <w:t>their expected range; however,</w:t>
      </w:r>
      <w:r w:rsidR="004E1E77">
        <w:t xml:space="preserve"> </w:t>
      </w:r>
      <w:r w:rsidR="005D007D">
        <w:t>w</w:t>
      </w:r>
      <w:r w:rsidR="004E1E77">
        <w:t xml:space="preserve">arming oceans associated with climate change may lead to </w:t>
      </w:r>
      <w:r w:rsidR="005D007D">
        <w:t xml:space="preserve">an increase in detections in </w:t>
      </w:r>
      <w:r w:rsidR="004E1E77">
        <w:t xml:space="preserve">northern latitudes over time. </w:t>
      </w:r>
    </w:p>
    <w:p w14:paraId="5CF17DE3" w14:textId="37775B16" w:rsidR="004E1E77" w:rsidRDefault="004E1E77" w:rsidP="0092699C"/>
    <w:p w14:paraId="78EE2ADD" w14:textId="243E318E" w:rsidR="004E1E77" w:rsidRDefault="005D007D" w:rsidP="0092699C">
      <w:r>
        <w:t xml:space="preserve">There were no known acoustic detections of sei whales during the Adrift-ACCESS deployments. </w:t>
      </w:r>
      <w:r w:rsidR="001E30E8">
        <w:t xml:space="preserve">Little is known about sei whales in the North Pacific, and to our knowledge there is only one confirmed recording of sei whales in the North Pacific, near Hawaii </w:t>
      </w:r>
      <w:r w:rsidR="001E30E8">
        <w:fldChar w:fldCharType="begin"/>
      </w:r>
      <w:r w:rsidR="001E30E8">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rsidR="001E30E8">
        <w:fldChar w:fldCharType="separate"/>
      </w:r>
      <w:r w:rsidR="001E30E8" w:rsidRPr="001E30E8">
        <w:t>(Rankin and Barlow 2007)</w:t>
      </w:r>
      <w:r w:rsidR="001E30E8">
        <w:fldChar w:fldCharType="end"/>
      </w:r>
      <w:r w:rsidR="001E30E8">
        <w:t xml:space="preserve">. </w:t>
      </w:r>
    </w:p>
    <w:p w14:paraId="5242ED6D" w14:textId="77777777" w:rsidR="0092699C" w:rsidRDefault="0092699C" w:rsidP="0092699C"/>
    <w:p w14:paraId="13AB125E" w14:textId="351EC55B" w:rsidR="00A65932" w:rsidRDefault="00857BEA" w:rsidP="00B70C54">
      <w:pPr>
        <w:pStyle w:val="Heading3"/>
      </w:pPr>
      <w:bookmarkStart w:id="86" w:name="_Toc177733644"/>
      <w:bookmarkStart w:id="87" w:name="_Toc185851662"/>
      <w:r>
        <w:lastRenderedPageBreak/>
        <w:t>Gray Whales</w:t>
      </w:r>
      <w:bookmarkEnd w:id="86"/>
      <w:bookmarkEnd w:id="87"/>
    </w:p>
    <w:p w14:paraId="6437C389" w14:textId="6AF94B07" w:rsidR="00D018EB" w:rsidRDefault="00D018EB" w:rsidP="00D018EB">
      <w:r>
        <w:t xml:space="preserve">Sounds associated with gray whales were only detected on a few recordings </w:t>
      </w:r>
      <w:r w:rsidR="005D007D">
        <w:t>during the</w:t>
      </w:r>
      <w:r>
        <w:t xml:space="preserve"> post-upwelling </w:t>
      </w:r>
      <w:r w:rsidR="00845FD9">
        <w:t xml:space="preserve">Adrift-ACCESS </w:t>
      </w:r>
      <w:r w:rsidR="005D007D">
        <w:t>deployments</w:t>
      </w:r>
      <w:r>
        <w:t xml:space="preserve"> (</w:t>
      </w:r>
      <w:r w:rsidR="004D7C46">
        <w:fldChar w:fldCharType="begin"/>
      </w:r>
      <w:r w:rsidR="004D7C46">
        <w:instrText xml:space="preserve"> REF _Ref185594479 \h </w:instrText>
      </w:r>
      <w:r w:rsidR="004D7C46">
        <w:fldChar w:fldCharType="separate"/>
      </w:r>
      <w:r w:rsidR="004D7C46">
        <w:t xml:space="preserve">Table </w:t>
      </w:r>
      <w:r w:rsidR="004D7C46">
        <w:rPr>
          <w:noProof/>
        </w:rPr>
        <w:t>9</w:t>
      </w:r>
      <w:r w:rsidR="004D7C46">
        <w:fldChar w:fldCharType="end"/>
      </w:r>
      <w:r>
        <w:t>)</w:t>
      </w:r>
      <w:r w:rsidR="00845FD9">
        <w:t>.</w:t>
      </w:r>
      <w:r>
        <w:t xml:space="preserve"> </w:t>
      </w:r>
      <w:bookmarkStart w:id="88" w:name="_Hlk175572396"/>
      <w:r>
        <w:t>There is a significant overlap in spectral content for humpback and gray whale calls and care should be taken when inferring gray whale presence from data with concurrent humpback whale presence.</w:t>
      </w:r>
    </w:p>
    <w:p w14:paraId="51ECEDA8" w14:textId="356BBF14" w:rsidR="00785588" w:rsidRDefault="00785588" w:rsidP="00785588">
      <w:pPr>
        <w:pStyle w:val="TableTitle"/>
      </w:pPr>
    </w:p>
    <w:p w14:paraId="0EA1CE06" w14:textId="4AE2179D" w:rsidR="00785588" w:rsidRDefault="00785588" w:rsidP="00785588">
      <w:pPr>
        <w:pStyle w:val="Caption"/>
        <w:keepNext/>
      </w:pPr>
      <w:bookmarkStart w:id="89" w:name="_Ref185594479"/>
      <w:bookmarkStart w:id="90" w:name="_Ref185594475"/>
      <w:bookmarkStart w:id="91" w:name="_Toc185597982"/>
      <w:r>
        <w:t xml:space="preserve">Table </w:t>
      </w:r>
      <w:fldSimple w:instr=" SEQ Table \* ARABIC ">
        <w:r>
          <w:rPr>
            <w:noProof/>
          </w:rPr>
          <w:t>9</w:t>
        </w:r>
      </w:fldSimple>
      <w:bookmarkEnd w:id="89"/>
      <w:r>
        <w:t xml:space="preserve">. </w:t>
      </w:r>
      <w:r w:rsidRPr="008E46C1">
        <w:t>Summary of gray whale detections in hourly bins for Adrift</w:t>
      </w:r>
      <w:r w:rsidR="004D7C46">
        <w:t>-ACCESS</w:t>
      </w:r>
      <w:r w:rsidRPr="008E46C1">
        <w:t xml:space="preserve"> data.</w:t>
      </w:r>
      <w:bookmarkEnd w:id="90"/>
      <w:bookmarkEnd w:id="91"/>
    </w:p>
    <w:tbl>
      <w:tblPr>
        <w:tblStyle w:val="TableGrid"/>
        <w:tblW w:w="0" w:type="auto"/>
        <w:tblLook w:val="04A0" w:firstRow="1" w:lastRow="0" w:firstColumn="1" w:lastColumn="0" w:noHBand="0" w:noVBand="1"/>
      </w:tblPr>
      <w:tblGrid>
        <w:gridCol w:w="1870"/>
        <w:gridCol w:w="1870"/>
        <w:gridCol w:w="1870"/>
        <w:gridCol w:w="1870"/>
      </w:tblGrid>
      <w:tr w:rsidR="00785588" w:rsidRPr="00D81B2D" w14:paraId="4CFD8BF2" w14:textId="77777777" w:rsidTr="001A192C">
        <w:trPr>
          <w:trHeight w:val="341"/>
        </w:trPr>
        <w:tc>
          <w:tcPr>
            <w:tcW w:w="1870" w:type="dxa"/>
            <w:shd w:val="clear" w:color="auto" w:fill="C6D9F1" w:themeFill="text2" w:themeFillTint="33"/>
            <w:noWrap/>
            <w:vAlign w:val="center"/>
            <w:hideMark/>
          </w:tcPr>
          <w:p w14:paraId="096635D4" w14:textId="77777777" w:rsidR="00785588" w:rsidRPr="00D81B2D" w:rsidRDefault="00785588" w:rsidP="001A192C">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312BB9CB"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58367ED"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D36DE5E"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785588" w:rsidRPr="00D81B2D" w14:paraId="733CC7C2" w14:textId="77777777" w:rsidTr="001A192C">
        <w:trPr>
          <w:trHeight w:val="350"/>
        </w:trPr>
        <w:tc>
          <w:tcPr>
            <w:tcW w:w="1870" w:type="dxa"/>
            <w:noWrap/>
            <w:vAlign w:val="center"/>
            <w:hideMark/>
          </w:tcPr>
          <w:p w14:paraId="4C9E6298" w14:textId="77777777" w:rsidR="00785588" w:rsidRPr="00D81B2D" w:rsidRDefault="00785588" w:rsidP="001A192C">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73392E18"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73AA367E"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63F96FA4"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25F361DA" w14:textId="77F86A63" w:rsidR="00785588" w:rsidRDefault="00785588" w:rsidP="00785588">
      <w:pPr>
        <w:pStyle w:val="TableNotes"/>
      </w:pPr>
      <w:r>
        <w:t xml:space="preserve">Note: </w:t>
      </w:r>
      <w:r w:rsidRPr="00D018EB">
        <w:t>Summary of gray whale detections for Adrift</w:t>
      </w:r>
      <w:r w:rsidR="004D7C46">
        <w:t>-ACCESS</w:t>
      </w:r>
      <w:r w:rsidRPr="00D018EB">
        <w:t xml:space="preserve"> data. Mean hourly probability of gray whale detection for that region/season; total hourly bins are shown in parenthesis.</w:t>
      </w:r>
    </w:p>
    <w:p w14:paraId="7B409832" w14:textId="77777777" w:rsidR="00785588" w:rsidRDefault="00785588" w:rsidP="00D018EB"/>
    <w:p w14:paraId="5FD14EF2" w14:textId="77777777" w:rsidR="00E33CDA" w:rsidRDefault="00E33CDA" w:rsidP="00D018EB"/>
    <w:bookmarkEnd w:id="88"/>
    <w:p w14:paraId="3EE7D524" w14:textId="28B9276E" w:rsidR="0092699C" w:rsidRDefault="0092699C" w:rsidP="0092699C"/>
    <w:p w14:paraId="26B10735" w14:textId="77777777" w:rsidR="00785588" w:rsidRDefault="0092699C" w:rsidP="00785588">
      <w:pPr>
        <w:keepNext/>
      </w:pPr>
      <w:r>
        <w:rPr>
          <w:noProof/>
        </w:rPr>
        <w:drawing>
          <wp:inline distT="0" distB="0" distL="0" distR="0" wp14:anchorId="703939E8" wp14:editId="168EDA4E">
            <wp:extent cx="2971800" cy="2377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1"/>
                    <a:stretch>
                      <a:fillRect/>
                    </a:stretch>
                  </pic:blipFill>
                  <pic:spPr>
                    <a:xfrm>
                      <a:off x="0" y="0"/>
                      <a:ext cx="2971800" cy="2377440"/>
                    </a:xfrm>
                    <a:prstGeom prst="rect">
                      <a:avLst/>
                    </a:prstGeom>
                  </pic:spPr>
                </pic:pic>
              </a:graphicData>
            </a:graphic>
          </wp:inline>
        </w:drawing>
      </w:r>
    </w:p>
    <w:p w14:paraId="706E484E" w14:textId="76BF3552" w:rsidR="00785588" w:rsidRDefault="00785588" w:rsidP="00785588">
      <w:pPr>
        <w:pStyle w:val="Caption"/>
      </w:pPr>
      <w:bookmarkStart w:id="92" w:name="_Toc185597968"/>
      <w:r>
        <w:t xml:space="preserve">Figure </w:t>
      </w:r>
      <w:fldSimple w:instr=" SEQ Figure \* ARABIC ">
        <w:r w:rsidR="00B80A18">
          <w:rPr>
            <w:noProof/>
          </w:rPr>
          <w:t>13</w:t>
        </w:r>
      </w:fldSimple>
      <w:r>
        <w:t xml:space="preserve">. </w:t>
      </w:r>
      <w:r w:rsidRPr="00363F15">
        <w:t>Hourly gray whale events by month for the Adrift-ACCESS surveys.</w:t>
      </w:r>
      <w:r>
        <w:t xml:space="preserve"> </w:t>
      </w:r>
      <w:r w:rsidRPr="00785588">
        <w:t>Hourly presence of gray whale call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92"/>
      <w:r w:rsidRPr="00785588">
        <w:t xml:space="preserve">  </w:t>
      </w:r>
    </w:p>
    <w:p w14:paraId="2A47FE01" w14:textId="12C2E9A0" w:rsidR="00D018EB" w:rsidRDefault="00785588" w:rsidP="00785588">
      <w:pPr>
        <w:keepNext/>
      </w:pPr>
      <w:r>
        <w:t xml:space="preserve"> </w:t>
      </w:r>
    </w:p>
    <w:p w14:paraId="0D29C796" w14:textId="080F6939" w:rsidR="00DE1178" w:rsidRDefault="009F5770" w:rsidP="00F02E01">
      <w:bookmarkStart w:id="93"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 xml:space="preserve">in </w:t>
      </w:r>
      <w:hyperlink r:id="rId42" w:history="1">
        <w:r w:rsidRPr="004D7C46">
          <w:rPr>
            <w:rStyle w:val="Hyperlink"/>
          </w:rPr>
          <w:t>offshore waters</w:t>
        </w:r>
      </w:hyperlink>
      <w:r>
        <w:t>.</w:t>
      </w:r>
      <w:bookmarkEnd w:id="93"/>
      <w:r w:rsidR="00DE1178">
        <w:br w:type="page"/>
      </w:r>
    </w:p>
    <w:p w14:paraId="6F9DF388" w14:textId="19E3B40A" w:rsidR="00857BEA" w:rsidRDefault="00857BEA" w:rsidP="004D7C46">
      <w:pPr>
        <w:pStyle w:val="Heading3"/>
      </w:pPr>
      <w:bookmarkStart w:id="94" w:name="_Toc177733645"/>
      <w:bookmarkStart w:id="95" w:name="_Toc185851663"/>
      <w:r>
        <w:lastRenderedPageBreak/>
        <w:t>Minke Whales</w:t>
      </w:r>
      <w:bookmarkEnd w:id="94"/>
      <w:bookmarkEnd w:id="95"/>
    </w:p>
    <w:p w14:paraId="28332D74" w14:textId="0AC49924" w:rsidR="0014604C" w:rsidRDefault="0014604C" w:rsidP="0014604C">
      <w:r>
        <w:t>There were no detections of minke whale boings during the Adrift</w:t>
      </w:r>
      <w:r w:rsidR="004D7C46">
        <w:t>-ACCESS</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96" w:name="_Hlk175572570"/>
      <w:r>
        <w:t xml:space="preserve">The lack of detections could be </w:t>
      </w:r>
      <w:r w:rsidR="00DE1178">
        <w:t>due</w:t>
      </w:r>
      <w:r>
        <w:t xml:space="preserve"> to low population densities or that </w:t>
      </w:r>
      <w:r w:rsidR="00DE1178">
        <w:t>minkes</w:t>
      </w:r>
      <w:r>
        <w:t xml:space="preserve"> use coastal waters</w:t>
      </w:r>
      <w:bookmarkEnd w:id="96"/>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63F2529C" w14:textId="79EBE16D" w:rsidR="001A7794" w:rsidRDefault="001A7794" w:rsidP="00F02E01">
      <w:pPr>
        <w:pStyle w:val="Heading2"/>
      </w:pPr>
      <w:bookmarkStart w:id="97" w:name="_Toc177733647"/>
      <w:bookmarkStart w:id="98" w:name="_Toc185851664"/>
      <w:r>
        <w:t>Soundscape</w:t>
      </w:r>
      <w:bookmarkEnd w:id="97"/>
      <w:bookmarkEnd w:id="98"/>
    </w:p>
    <w:p w14:paraId="368D5401" w14:textId="3BBEF1A9" w:rsidR="00105DE5" w:rsidRDefault="00105DE5" w:rsidP="00105DE5">
      <w:r>
        <w:t>The purpose of soundscape monitoring was to describe the ambient noise level(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30ED2CF3" w14:textId="77777777" w:rsidR="00105DE5" w:rsidRDefault="00105DE5" w:rsidP="00105DE5"/>
    <w:p w14:paraId="15E23854" w14:textId="77777777" w:rsidR="00105DE5" w:rsidRDefault="00105DE5" w:rsidP="00105DE5">
      <w:r>
        <w:t xml:space="preserve">The </w:t>
      </w:r>
      <w:proofErr w:type="spellStart"/>
      <w:r>
        <w:t>SanctSound</w:t>
      </w:r>
      <w:proofErr w:type="spellEnd"/>
      <w:r>
        <w:t xml:space="preserve"> methods were initially adopted to provide data consistent with previously analyzed data. Soundscape methods have changed significantly in the last three years, and the most recent recommendation is to report sound levels in hybrid </w:t>
      </w:r>
      <w:proofErr w:type="spellStart"/>
      <w:r>
        <w:t>millidecade</w:t>
      </w:r>
      <w:proofErr w:type="spellEnd"/>
      <w:r>
        <w:t xml:space="preserv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w:t>
      </w:r>
      <w:proofErr w:type="spellStart"/>
      <w:r>
        <w:t>millidecade</w:t>
      </w:r>
      <w:proofErr w:type="spellEnd"/>
      <w:r>
        <w:t xml:space="preserve"> bands to align with current standards.</w:t>
      </w:r>
    </w:p>
    <w:p w14:paraId="22979E06" w14:textId="77777777" w:rsidR="00105DE5" w:rsidRDefault="00105DE5" w:rsidP="00105DE5"/>
    <w:p w14:paraId="165F8181" w14:textId="6F8EDFD8" w:rsidR="007F027B" w:rsidRDefault="007F027B" w:rsidP="007F027B">
      <w:pPr>
        <w:pStyle w:val="Heading3"/>
      </w:pPr>
      <w:bookmarkStart w:id="99" w:name="_Toc185851665"/>
      <w:r>
        <w:t>Power Spectral Density</w:t>
      </w:r>
      <w:bookmarkEnd w:id="99"/>
    </w:p>
    <w:p w14:paraId="373F3AD1" w14:textId="3986A940" w:rsidR="00105DE5" w:rsidRDefault="00105DE5" w:rsidP="00105DE5">
      <w:r>
        <w:t>The Power Spectral Density (PSD) is the measure of the signal's power as a function of frequency, and the PSD plots provide a visualization of the ambient noise for each region and season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rsidR="007F027B">
        <w:t>)</w:t>
      </w:r>
      <w:r>
        <w:t>. Contributing sounds include biological sounds (marine mammals, fish, invertebrates), environmental noise (wind, rain), and anthropogenic noise (vessel noise, depth sounders, seal bombs). While</w:t>
      </w:r>
      <w:r w:rsidR="007F027B">
        <w:t xml:space="preserve">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t xml:space="preserve"> 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27415C72" w14:textId="77777777" w:rsidR="007F027B" w:rsidRDefault="00105DE5" w:rsidP="007F027B">
      <w:pPr>
        <w:keepNext/>
      </w:pPr>
      <w:r>
        <w:rPr>
          <w:noProof/>
        </w:rPr>
        <w:lastRenderedPageBreak/>
        <w:drawing>
          <wp:inline distT="0" distB="0" distL="0" distR="0" wp14:anchorId="6570FADB" wp14:editId="26BACA7D">
            <wp:extent cx="5943600" cy="2242329"/>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3"/>
                    <a:stretch>
                      <a:fillRect/>
                    </a:stretch>
                  </pic:blipFill>
                  <pic:spPr>
                    <a:xfrm>
                      <a:off x="0" y="0"/>
                      <a:ext cx="5943600" cy="2242329"/>
                    </a:xfrm>
                    <a:prstGeom prst="rect">
                      <a:avLst/>
                    </a:prstGeom>
                  </pic:spPr>
                </pic:pic>
              </a:graphicData>
            </a:graphic>
          </wp:inline>
        </w:drawing>
      </w:r>
    </w:p>
    <w:p w14:paraId="2EC93940" w14:textId="562AA17B" w:rsidR="00105DE5" w:rsidRDefault="007F027B" w:rsidP="007F027B">
      <w:pPr>
        <w:pStyle w:val="Caption"/>
      </w:pPr>
      <w:bookmarkStart w:id="100" w:name="_Ref185596386"/>
      <w:bookmarkStart w:id="101" w:name="_Ref185596381"/>
      <w:bookmarkStart w:id="102" w:name="_Toc185597969"/>
      <w:r>
        <w:t xml:space="preserve">Figure </w:t>
      </w:r>
      <w:fldSimple w:instr=" SEQ Figure \* ARABIC ">
        <w:r w:rsidR="00B80A18">
          <w:rPr>
            <w:noProof/>
          </w:rPr>
          <w:t>14</w:t>
        </w:r>
      </w:fldSimple>
      <w:bookmarkEnd w:id="100"/>
      <w:r>
        <w:t xml:space="preserve">. </w:t>
      </w:r>
      <w:r w:rsidRPr="00BB5770">
        <w:t>Power spectral density for Adrift</w:t>
      </w:r>
      <w:r w:rsidR="00FB1A4A">
        <w:t>-ACCESS</w:t>
      </w:r>
      <w:r w:rsidRPr="00BB5770">
        <w:t xml:space="preserve"> deployments by season.</w:t>
      </w:r>
      <w:bookmarkEnd w:id="101"/>
      <w:bookmarkEnd w:id="102"/>
    </w:p>
    <w:p w14:paraId="7263153A" w14:textId="77777777" w:rsidR="007F027B" w:rsidRDefault="007F027B" w:rsidP="00105DE5"/>
    <w:p w14:paraId="19DC28D9" w14:textId="38BCFB96"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Erbe et al. 2021; ZoBell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w:t>
      </w:r>
      <w:r w:rsidR="007F027B">
        <w:t>of the</w:t>
      </w:r>
      <w:r>
        <w:t xml:space="preserve"> Adrift</w:t>
      </w:r>
      <w:r w:rsidR="007F027B">
        <w:t>-ACCESS</w:t>
      </w:r>
      <w:r>
        <w:t xml:space="preserve"> survey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7F027B">
      <w:pPr>
        <w:pStyle w:val="Heading3"/>
      </w:pPr>
      <w:bookmarkStart w:id="103" w:name="_Toc177733648"/>
      <w:bookmarkStart w:id="104" w:name="_Toc185851666"/>
      <w:r>
        <w:t>Ship Noise</w:t>
      </w:r>
      <w:bookmarkEnd w:id="103"/>
      <w:bookmarkEnd w:id="104"/>
    </w:p>
    <w:p w14:paraId="5AA86376" w14:textId="2AC1DE9A" w:rsidR="001A7794" w:rsidRDefault="001A7794" w:rsidP="001A7794">
      <w:r>
        <w:t>Ships produce different sounds while operating, such as impulsive signals from ship propeller cavitation or echosounder signals that can be easily identified in the LTSA and confirmed with a spectrogram.</w:t>
      </w:r>
      <w:bookmarkStart w:id="105" w:name="_Hlk175572777"/>
      <w:r w:rsidR="005C7136">
        <w:t xml:space="preserve"> </w:t>
      </w:r>
      <w:r w:rsidR="00FB1A4A">
        <w:t>During the upwelling season, vessel noise was largely consistent throughout the day (with a slight decrease during the night); however</w:t>
      </w:r>
      <w:r w:rsidR="00E34951">
        <w:t>,</w:t>
      </w:r>
      <w:r w:rsidR="00FB1A4A">
        <w:t xml:space="preserve"> vessel noise was much higher in the late morning in the post-upwelling season</w:t>
      </w:r>
      <w:r w:rsidR="002977BA">
        <w:t xml:space="preserve"> (</w:t>
      </w:r>
      <w:r w:rsidR="002977BA">
        <w:fldChar w:fldCharType="begin"/>
      </w:r>
      <w:r w:rsidR="002977BA">
        <w:instrText xml:space="preserve"> REF _Ref185596670 \h </w:instrText>
      </w:r>
      <w:r w:rsidR="002977BA">
        <w:fldChar w:fldCharType="separate"/>
      </w:r>
      <w:r w:rsidR="002977BA">
        <w:t xml:space="preserve">Figure </w:t>
      </w:r>
      <w:r w:rsidR="002977BA">
        <w:rPr>
          <w:noProof/>
        </w:rPr>
        <w:t>15</w:t>
      </w:r>
      <w:r w:rsidR="002977BA">
        <w:fldChar w:fldCharType="end"/>
      </w:r>
      <w:r w:rsidR="00EF536F">
        <w:t>)</w:t>
      </w:r>
      <w:r>
        <w:t xml:space="preserve">. </w:t>
      </w:r>
    </w:p>
    <w:p w14:paraId="72B0A2E8" w14:textId="77777777" w:rsidR="00036CC5" w:rsidRDefault="00036CC5" w:rsidP="001A7794"/>
    <w:p w14:paraId="5DF4E3CC" w14:textId="20E7145B" w:rsidR="001A7794" w:rsidRDefault="001A7794" w:rsidP="001A7794">
      <w:r>
        <w:t>Hourly presence of ships in San Francisco appears to be lower than other regions</w:t>
      </w:r>
      <w:r w:rsidR="00EF536F">
        <w:t xml:space="preserve"> (</w:t>
      </w:r>
      <w:r w:rsidR="002977BA">
        <w:fldChar w:fldCharType="begin"/>
      </w:r>
      <w:r w:rsidR="002977BA">
        <w:instrText xml:space="preserve"> REF _Ref185596670 \h </w:instrText>
      </w:r>
      <w:r w:rsidR="002977BA">
        <w:fldChar w:fldCharType="separate"/>
      </w:r>
      <w:r w:rsidR="002977BA">
        <w:t xml:space="preserve">Figure </w:t>
      </w:r>
      <w:r w:rsidR="002977BA">
        <w:rPr>
          <w:noProof/>
        </w:rPr>
        <w:t>15</w:t>
      </w:r>
      <w:r w:rsidR="002977BA">
        <w:fldChar w:fldCharType="end"/>
      </w:r>
      <w:r>
        <w:t xml:space="preserve">). </w:t>
      </w:r>
      <w:r w:rsidR="00E34951">
        <w:t xml:space="preserve">Our analysis of ship noise considers detection of noise from specific vessels rather than the presence of background ship noise. </w:t>
      </w:r>
      <w:r w:rsidR="00523652" w:rsidRPr="00940500">
        <w:t>Analysts noted an overall high level of ambient noise associated with background ship noise (</w:t>
      </w:r>
      <w:r w:rsidR="00523652">
        <w:fldChar w:fldCharType="begin"/>
      </w:r>
      <w:r w:rsidR="00523652">
        <w:instrText xml:space="preserve"> REF _Ref185596386 \h </w:instrText>
      </w:r>
      <w:r w:rsidR="00523652">
        <w:fldChar w:fldCharType="separate"/>
      </w:r>
      <w:r w:rsidR="00523652">
        <w:t xml:space="preserve">Figure </w:t>
      </w:r>
      <w:r w:rsidR="00523652">
        <w:rPr>
          <w:noProof/>
        </w:rPr>
        <w:t>14</w:t>
      </w:r>
      <w:r w:rsidR="00523652">
        <w:fldChar w:fldCharType="end"/>
      </w:r>
      <w:r w:rsidR="00523652" w:rsidRPr="00940500">
        <w:t>)</w:t>
      </w:r>
      <w:r w:rsidR="00523652">
        <w:t xml:space="preserve"> and a reduced ability to detect individual vessels. Detection of vessels used manual detection methods (existing automated vessel detectors were not reliable for this dataset); development of a standardized vessel detector that works across datasets could be used to determine if individual ship tracks are difficult to detect in high traffic areas. </w:t>
      </w:r>
      <w:r>
        <w:t xml:space="preserve">Future work can include an </w:t>
      </w:r>
      <w:r w:rsidR="00756473" w:rsidRPr="00DD2FD4">
        <w:t>Automatic Identification System</w:t>
      </w:r>
      <w:r w:rsidR="00756473">
        <w:t xml:space="preserve"> </w:t>
      </w:r>
      <w:r>
        <w:t>metric such as the number of unique large vessels with relatively close approaches.</w:t>
      </w:r>
    </w:p>
    <w:p w14:paraId="16AE3154" w14:textId="77777777" w:rsidR="00A7414F" w:rsidRDefault="00A7414F" w:rsidP="001A7794"/>
    <w:bookmarkEnd w:id="105"/>
    <w:p w14:paraId="5D65E7B6" w14:textId="77777777" w:rsidR="00EF536F" w:rsidRDefault="00EF536F" w:rsidP="001A7794"/>
    <w:p w14:paraId="0B3A9CDB" w14:textId="77777777" w:rsidR="007F027B" w:rsidRDefault="00EF536F" w:rsidP="007F027B">
      <w:pPr>
        <w:keepNext/>
      </w:pPr>
      <w:r>
        <w:rPr>
          <w:noProof/>
        </w:rPr>
        <w:lastRenderedPageBreak/>
        <w:drawing>
          <wp:inline distT="0" distB="0" distL="0" distR="0" wp14:anchorId="6DB775C1" wp14:editId="43D81AAF">
            <wp:extent cx="5907842" cy="209590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4"/>
                    <a:stretch>
                      <a:fillRect/>
                    </a:stretch>
                  </pic:blipFill>
                  <pic:spPr>
                    <a:xfrm>
                      <a:off x="0" y="0"/>
                      <a:ext cx="5907842" cy="2095901"/>
                    </a:xfrm>
                    <a:prstGeom prst="rect">
                      <a:avLst/>
                    </a:prstGeom>
                  </pic:spPr>
                </pic:pic>
              </a:graphicData>
            </a:graphic>
          </wp:inline>
        </w:drawing>
      </w:r>
    </w:p>
    <w:p w14:paraId="2544A8C0" w14:textId="7FC67103" w:rsidR="00E40178" w:rsidRDefault="007F027B" w:rsidP="007F027B">
      <w:pPr>
        <w:pStyle w:val="Caption"/>
      </w:pPr>
      <w:bookmarkStart w:id="106" w:name="_Ref185596670"/>
      <w:bookmarkStart w:id="107" w:name="_Toc185597970"/>
      <w:r>
        <w:t xml:space="preserve">Figure </w:t>
      </w:r>
      <w:fldSimple w:instr=" SEQ Figure \* ARABIC ">
        <w:r w:rsidR="00B80A18">
          <w:rPr>
            <w:noProof/>
          </w:rPr>
          <w:t>15</w:t>
        </w:r>
      </w:fldSimple>
      <w:bookmarkEnd w:id="106"/>
      <w:r>
        <w:t xml:space="preserve">. </w:t>
      </w:r>
      <w:r w:rsidRPr="00426399">
        <w:t xml:space="preserve">Polar plots of seasonal detection of ship noise </w:t>
      </w:r>
      <w:r w:rsidR="00A7414F">
        <w:t>in the Adrift-ACCESS surveys</w:t>
      </w:r>
      <w:r w:rsidRPr="00426399">
        <w:t>.</w:t>
      </w:r>
      <w:r>
        <w:t xml:space="preserve"> </w:t>
      </w:r>
      <w:r w:rsidRPr="007F027B">
        <w:t xml:space="preserve">The hourly percent of effort with vessel detections is shown in color ranging from dark blue (0%) to yellow (50%). The diurnal variation in vessel noise is shown by detection in bins on polar plot ranging from 0 to 24 </w:t>
      </w:r>
      <w:proofErr w:type="spellStart"/>
      <w:r w:rsidRPr="007F027B">
        <w:t>hr</w:t>
      </w:r>
      <w:proofErr w:type="spellEnd"/>
      <w:r w:rsidRPr="007F027B">
        <w:t xml:space="preserve"> of the day (UTC, Universal Time Coordinated).</w:t>
      </w:r>
      <w:bookmarkEnd w:id="107"/>
    </w:p>
    <w:p w14:paraId="57C3C0FA" w14:textId="26AC2638" w:rsidR="00EF536F" w:rsidRDefault="00EF536F" w:rsidP="00E40178">
      <w:pPr>
        <w:pStyle w:val="FigureCaption"/>
      </w:pP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D039E9">
      <w:pPr>
        <w:pStyle w:val="Heading3"/>
      </w:pPr>
      <w:bookmarkStart w:id="108" w:name="_Toc177733649"/>
      <w:bookmarkStart w:id="109" w:name="_Toc185851667"/>
      <w:r>
        <w:lastRenderedPageBreak/>
        <w:t>Contributors to the Soundscape</w:t>
      </w:r>
      <w:bookmarkEnd w:id="108"/>
      <w:bookmarkEnd w:id="109"/>
    </w:p>
    <w:p w14:paraId="3CA8F65A" w14:textId="5F89AE8E" w:rsidR="001170E3" w:rsidRDefault="001170E3" w:rsidP="001170E3">
      <w:bookmarkStart w:id="110"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10"/>
      <w:r>
        <w:t xml:space="preserve">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w:t>
      </w:r>
    </w:p>
    <w:p w14:paraId="45FE2411" w14:textId="75D9ACA0" w:rsidR="00755F13" w:rsidRDefault="00755F13" w:rsidP="001170E3"/>
    <w:p w14:paraId="45EDC35A" w14:textId="5DAB5783" w:rsidR="007C223C" w:rsidRDefault="00940500" w:rsidP="007C223C">
      <w:bookmarkStart w:id="111" w:name="_Ref174964428"/>
      <w:r w:rsidRPr="00940500">
        <w:t xml:space="preserve">Deployments offshore San Francisco were coordinated with NOAA Sanctuaries' ACCESS Surveys during the upwelling and post-upwelling oceanographic seasons </w:t>
      </w:r>
      <w:r w:rsidR="00197D24">
        <w:t>(</w:t>
      </w:r>
      <w:r w:rsidR="0056015F">
        <w:fldChar w:fldCharType="begin"/>
      </w:r>
      <w:r w:rsidR="0056015F">
        <w:instrText xml:space="preserve"> REF _Ref185597585 \h </w:instrText>
      </w:r>
      <w:r w:rsidR="0056015F">
        <w:fldChar w:fldCharType="separate"/>
      </w:r>
      <w:r w:rsidR="0056015F">
        <w:t xml:space="preserve">Figure </w:t>
      </w:r>
      <w:r w:rsidR="0056015F">
        <w:rPr>
          <w:noProof/>
        </w:rPr>
        <w:t>16</w:t>
      </w:r>
      <w:r w:rsidR="0056015F">
        <w:fldChar w:fldCharType="end"/>
      </w:r>
      <w:r w:rsidR="0056015F">
        <w:t xml:space="preserve">, </w:t>
      </w:r>
      <w:r w:rsidR="0056015F">
        <w:fldChar w:fldCharType="begin"/>
      </w:r>
      <w:r w:rsidR="0056015F">
        <w:instrText xml:space="preserve"> REF _Ref185597586 \h </w:instrText>
      </w:r>
      <w:r w:rsidR="0056015F">
        <w:fldChar w:fldCharType="separate"/>
      </w:r>
      <w:r w:rsidR="0056015F">
        <w:t xml:space="preserve">Figure </w:t>
      </w:r>
      <w:r w:rsidR="0056015F">
        <w:rPr>
          <w:noProof/>
        </w:rPr>
        <w:t>17</w:t>
      </w:r>
      <w:r w:rsidR="0056015F">
        <w:fldChar w:fldCharType="end"/>
      </w:r>
      <w:r w:rsidR="0056015F">
        <w:t xml:space="preserve">, </w:t>
      </w:r>
      <w:r w:rsidR="0056015F">
        <w:fldChar w:fldCharType="begin"/>
      </w:r>
      <w:r w:rsidR="0056015F">
        <w:instrText xml:space="preserve"> REF _Ref185597588 \h </w:instrText>
      </w:r>
      <w:r w:rsidR="0056015F">
        <w:fldChar w:fldCharType="separate"/>
      </w:r>
      <w:r w:rsidR="0056015F">
        <w:t xml:space="preserve">Figure </w:t>
      </w:r>
      <w:r w:rsidR="0056015F">
        <w:rPr>
          <w:noProof/>
        </w:rPr>
        <w:t>18</w:t>
      </w:r>
      <w:r w:rsidR="0056015F">
        <w:fldChar w:fldCharType="end"/>
      </w:r>
      <w:r w:rsidRPr="00940500">
        <w:t xml:space="preserve">). </w:t>
      </w:r>
      <w:r w:rsidR="00523652">
        <w:t>Visualizations</w:t>
      </w:r>
      <w:r w:rsidR="0025670A" w:rsidRPr="00940500">
        <w:t xml:space="preserve"> represent data from 1 or 2 buoys at greater distance from each other</w:t>
      </w:r>
      <w:r w:rsidR="00523652">
        <w:t xml:space="preserve"> (other Adrift buoys were deployed in clusters)</w:t>
      </w:r>
      <w:r w:rsidR="0025670A" w:rsidRPr="00940500">
        <w:t>.</w:t>
      </w:r>
      <w:r w:rsidR="0025670A">
        <w:t xml:space="preserve"> </w:t>
      </w:r>
      <w:r w:rsidR="007C223C">
        <w:t>Differences in geographic location of deployments in the upwelling and post-upwelling seasons may complicate interpretation of seasonal differences in marine mammal detections (</w:t>
      </w:r>
      <w:r w:rsidR="00E33CDA">
        <w:t>see</w:t>
      </w:r>
      <w:r w:rsidR="0056015F">
        <w:t xml:space="preserve"> </w:t>
      </w:r>
      <w:r w:rsidR="0056015F">
        <w:fldChar w:fldCharType="begin"/>
      </w:r>
      <w:r w:rsidR="0056015F">
        <w:instrText xml:space="preserve"> REF _Ref185421144 \h </w:instrText>
      </w:r>
      <w:r w:rsidR="0056015F">
        <w:fldChar w:fldCharType="separate"/>
      </w:r>
      <w:r w:rsidR="0056015F">
        <w:t xml:space="preserve">Figure </w:t>
      </w:r>
      <w:r w:rsidR="0056015F">
        <w:rPr>
          <w:noProof/>
        </w:rPr>
        <w:t>2</w:t>
      </w:r>
      <w:r w:rsidR="0056015F">
        <w:fldChar w:fldCharType="end"/>
      </w:r>
      <w:r w:rsidR="007C223C">
        <w:t xml:space="preserve">). </w:t>
      </w:r>
    </w:p>
    <w:p w14:paraId="5E9C1676" w14:textId="77777777" w:rsidR="00034E9B" w:rsidRDefault="00034E9B" w:rsidP="007C223C"/>
    <w:p w14:paraId="604E8D44" w14:textId="4D6C2657" w:rsidR="0025670A" w:rsidRDefault="0025670A" w:rsidP="000B78AB"/>
    <w:p w14:paraId="4F88987E" w14:textId="77777777" w:rsidR="008511D9" w:rsidRDefault="00572DED" w:rsidP="008511D9">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5"/>
                    <a:stretch>
                      <a:fillRect/>
                    </a:stretch>
                  </pic:blipFill>
                  <pic:spPr>
                    <a:xfrm>
                      <a:off x="0" y="0"/>
                      <a:ext cx="5943600" cy="2625089"/>
                    </a:xfrm>
                    <a:prstGeom prst="rect">
                      <a:avLst/>
                    </a:prstGeom>
                  </pic:spPr>
                </pic:pic>
              </a:graphicData>
            </a:graphic>
          </wp:inline>
        </w:drawing>
      </w:r>
    </w:p>
    <w:p w14:paraId="18D95075" w14:textId="63087829" w:rsidR="00572DED" w:rsidRDefault="008511D9" w:rsidP="008511D9">
      <w:pPr>
        <w:pStyle w:val="Caption"/>
      </w:pPr>
      <w:bookmarkStart w:id="112" w:name="_Ref185597585"/>
      <w:bookmarkStart w:id="113" w:name="_Toc185597971"/>
      <w:r>
        <w:t xml:space="preserve">Figure </w:t>
      </w:r>
      <w:fldSimple w:instr=" SEQ Figure \* ARABIC ">
        <w:r w:rsidR="00B80A18">
          <w:rPr>
            <w:noProof/>
          </w:rPr>
          <w:t>16</w:t>
        </w:r>
      </w:fldSimple>
      <w:bookmarkEnd w:id="112"/>
      <w:r>
        <w:t xml:space="preserve">. </w:t>
      </w:r>
      <w:r w:rsidRPr="00EF46F8">
        <w:t>Acoustic scene for San Francisco, 2021.</w:t>
      </w:r>
      <w:r>
        <w:t xml:space="preserve"> </w:t>
      </w:r>
      <w:r w:rsidRPr="008511D9">
        <w:t>Acoustic scene showing detections of various contributors to the soundscape for the 2021 San Francisco deployments in the upwelling and post-upwelling oceanographic seasons.</w:t>
      </w:r>
      <w:bookmarkEnd w:id="113"/>
    </w:p>
    <w:p w14:paraId="1A4FA727" w14:textId="77777777" w:rsidR="00AF0AE6" w:rsidRPr="00AF0AE6" w:rsidRDefault="00AF0AE6" w:rsidP="00AF0AE6"/>
    <w:p w14:paraId="42337676" w14:textId="7C243AB5" w:rsidR="007C223C" w:rsidRDefault="007C223C" w:rsidP="007C223C">
      <w:r>
        <w:t>Detection of odontocetes</w:t>
      </w:r>
      <w:r w:rsidR="00BB4AEF">
        <w:t xml:space="preserve"> (including NBHF, beaked whales, sperm whales, and dolphins)</w:t>
      </w:r>
      <w:r>
        <w:t xml:space="preserve"> varied by drift (</w:t>
      </w:r>
      <w:r w:rsidR="0056015F">
        <w:fldChar w:fldCharType="begin"/>
      </w:r>
      <w:r w:rsidR="0056015F">
        <w:instrText xml:space="preserve"> REF _Ref185597585 \h </w:instrText>
      </w:r>
      <w:r w:rsidR="0056015F">
        <w:fldChar w:fldCharType="separate"/>
      </w:r>
      <w:r w:rsidR="0056015F">
        <w:t xml:space="preserve">Figure </w:t>
      </w:r>
      <w:r w:rsidR="0056015F">
        <w:rPr>
          <w:noProof/>
        </w:rPr>
        <w:t>16</w:t>
      </w:r>
      <w:r w:rsidR="0056015F">
        <w:fldChar w:fldCharType="end"/>
      </w:r>
      <w:r w:rsidR="0056015F">
        <w:t xml:space="preserve">, </w:t>
      </w:r>
      <w:r w:rsidR="0056015F">
        <w:fldChar w:fldCharType="begin"/>
      </w:r>
      <w:r w:rsidR="0056015F">
        <w:instrText xml:space="preserve"> REF _Ref185597586 \h </w:instrText>
      </w:r>
      <w:r w:rsidR="0056015F">
        <w:fldChar w:fldCharType="separate"/>
      </w:r>
      <w:r w:rsidR="0056015F">
        <w:t xml:space="preserve">Figure </w:t>
      </w:r>
      <w:r w:rsidR="0056015F">
        <w:rPr>
          <w:noProof/>
        </w:rPr>
        <w:t>17</w:t>
      </w:r>
      <w:r w:rsidR="0056015F">
        <w:fldChar w:fldCharType="end"/>
      </w:r>
      <w:r w:rsidR="0056015F">
        <w:t xml:space="preserve">, </w:t>
      </w:r>
      <w:r w:rsidR="0056015F">
        <w:fldChar w:fldCharType="begin"/>
      </w:r>
      <w:r w:rsidR="0056015F">
        <w:instrText xml:space="preserve"> REF _Ref185597588 \h </w:instrText>
      </w:r>
      <w:r w:rsidR="0056015F">
        <w:fldChar w:fldCharType="separate"/>
      </w:r>
      <w:r w:rsidR="0056015F">
        <w:t xml:space="preserve">Figure </w:t>
      </w:r>
      <w:r w:rsidR="0056015F">
        <w:rPr>
          <w:noProof/>
        </w:rPr>
        <w:t>18</w:t>
      </w:r>
      <w:r w:rsidR="0056015F">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6B66415D" w14:textId="77777777" w:rsidR="008511D9" w:rsidRDefault="00572DED" w:rsidP="008511D9">
      <w:pPr>
        <w:keepNext/>
      </w:pPr>
      <w:r>
        <w:rPr>
          <w:noProof/>
        </w:rPr>
        <w:lastRenderedPageBreak/>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6"/>
                    <a:stretch>
                      <a:fillRect/>
                    </a:stretch>
                  </pic:blipFill>
                  <pic:spPr>
                    <a:xfrm>
                      <a:off x="0" y="0"/>
                      <a:ext cx="5943600" cy="2625090"/>
                    </a:xfrm>
                    <a:prstGeom prst="rect">
                      <a:avLst/>
                    </a:prstGeom>
                  </pic:spPr>
                </pic:pic>
              </a:graphicData>
            </a:graphic>
          </wp:inline>
        </w:drawing>
      </w:r>
    </w:p>
    <w:p w14:paraId="11259EE7" w14:textId="44CE8D4F" w:rsidR="00572DED" w:rsidRDefault="008511D9" w:rsidP="008511D9">
      <w:pPr>
        <w:pStyle w:val="Caption"/>
      </w:pPr>
      <w:bookmarkStart w:id="114" w:name="_Ref185597586"/>
      <w:bookmarkStart w:id="115" w:name="_Toc185597972"/>
      <w:r>
        <w:t xml:space="preserve">Figure </w:t>
      </w:r>
      <w:fldSimple w:instr=" SEQ Figure \* ARABIC ">
        <w:r w:rsidR="00B80A18">
          <w:rPr>
            <w:noProof/>
          </w:rPr>
          <w:t>17</w:t>
        </w:r>
      </w:fldSimple>
      <w:bookmarkEnd w:id="114"/>
      <w:r>
        <w:t xml:space="preserve">. </w:t>
      </w:r>
      <w:r w:rsidRPr="00D70E0C">
        <w:t>Acoustic scene for San Francisco, 2022.</w:t>
      </w:r>
      <w:r>
        <w:t xml:space="preserve"> </w:t>
      </w:r>
      <w:r w:rsidRPr="008511D9">
        <w:t>Acoustic scene showing detections of various contributors to the soundscape for the 2022 San Francisco deployments in the upwelling and post-upwelling oceanographic seasons.</w:t>
      </w:r>
      <w:bookmarkEnd w:id="115"/>
    </w:p>
    <w:p w14:paraId="086FC356" w14:textId="42A57403" w:rsidR="00940500" w:rsidRDefault="00940500" w:rsidP="000B78AB"/>
    <w:p w14:paraId="4217AFE3" w14:textId="77F43A42"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w:t>
      </w:r>
      <w:r w:rsidR="00523652">
        <w:t xml:space="preserve">Higher ambient noise in this region may have led to decreased detection of individual vessel tracks due to masking. </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55D12511" w14:textId="77777777" w:rsidR="008511D9" w:rsidRDefault="00572DED" w:rsidP="008511D9">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7"/>
                    <a:stretch>
                      <a:fillRect/>
                    </a:stretch>
                  </pic:blipFill>
                  <pic:spPr>
                    <a:xfrm>
                      <a:off x="0" y="0"/>
                      <a:ext cx="5943600" cy="2625090"/>
                    </a:xfrm>
                    <a:prstGeom prst="rect">
                      <a:avLst/>
                    </a:prstGeom>
                  </pic:spPr>
                </pic:pic>
              </a:graphicData>
            </a:graphic>
          </wp:inline>
        </w:drawing>
      </w:r>
    </w:p>
    <w:p w14:paraId="3E381071" w14:textId="184C58E2" w:rsidR="00572DED" w:rsidRDefault="008511D9" w:rsidP="008511D9">
      <w:pPr>
        <w:pStyle w:val="Caption"/>
      </w:pPr>
      <w:bookmarkStart w:id="116" w:name="_Ref185597588"/>
      <w:bookmarkStart w:id="117" w:name="_Toc185597973"/>
      <w:r>
        <w:t xml:space="preserve">Figure </w:t>
      </w:r>
      <w:fldSimple w:instr=" SEQ Figure \* ARABIC ">
        <w:r w:rsidR="00B80A18">
          <w:rPr>
            <w:noProof/>
          </w:rPr>
          <w:t>18</w:t>
        </w:r>
      </w:fldSimple>
      <w:bookmarkEnd w:id="116"/>
      <w:r>
        <w:t xml:space="preserve">. </w:t>
      </w:r>
      <w:r w:rsidRPr="00925622">
        <w:t>Acoustic scene for San Francisco, 2023.</w:t>
      </w:r>
      <w:r>
        <w:t xml:space="preserve"> </w:t>
      </w:r>
      <w:r w:rsidRPr="008511D9">
        <w:t>Acoustic scene showing detections of various contributors to the soundscape for the 2023 San Francisco deployments in the upwelling and post-upwelling oceanographic seasons.</w:t>
      </w:r>
      <w:bookmarkEnd w:id="117"/>
    </w:p>
    <w:p w14:paraId="43FA96C4" w14:textId="7F76ADAC" w:rsidR="00C72506" w:rsidRDefault="00C72506" w:rsidP="00C72506"/>
    <w:p w14:paraId="5DD21D07" w14:textId="70AF086F" w:rsidR="00C72506" w:rsidRDefault="00C72506" w:rsidP="00C72506">
      <w:r>
        <w:t xml:space="preserve">The marine soundscape includes sounds associated with physical drivers (rain, waves, earthquakes), biological sources (sounds produced by marine mammals, fish, and invertebrates), as well as anthropogenic sounds. During the course of this </w:t>
      </w:r>
      <w:proofErr w:type="gramStart"/>
      <w:r>
        <w:t>study</w:t>
      </w:r>
      <w:proofErr w:type="gramEnd"/>
      <w:r>
        <w:t xml:space="preserve"> we developed automated methods to integrate physical drivers (</w:t>
      </w:r>
      <w:r w:rsidR="007C0AC3">
        <w:t>environmental variables</w:t>
      </w:r>
      <w:r>
        <w:t>), biological sources (</w:t>
      </w:r>
      <w:r w:rsidR="007C0AC3">
        <w:t xml:space="preserve">marine </w:t>
      </w:r>
      <w:r w:rsidR="007C0AC3">
        <w:lastRenderedPageBreak/>
        <w:t>mammal detections</w:t>
      </w:r>
      <w:r>
        <w:t>), as well as anthropogenic sounds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w:t>
      </w:r>
      <w:r w:rsidR="007C0AC3">
        <w:t xml:space="preserve"> (see online summary of </w:t>
      </w:r>
      <w:proofErr w:type="gramStart"/>
      <w:r w:rsidR="007C0AC3">
        <w:t>open source</w:t>
      </w:r>
      <w:proofErr w:type="gramEnd"/>
      <w:r w:rsidR="007C0AC3">
        <w:t xml:space="preserve"> software developed as part of this project: </w:t>
      </w:r>
      <w:hyperlink r:id="rId48" w:history="1">
        <w:r w:rsidR="007C0AC3" w:rsidRPr="007C0AC3">
          <w:rPr>
            <w:rStyle w:val="Hyperlink"/>
          </w:rPr>
          <w:t>Adrift Software</w:t>
        </w:r>
      </w:hyperlink>
      <w:r w:rsidR="007C0AC3">
        <w:t>)</w:t>
      </w:r>
      <w:r>
        <w:t xml:space="preserve">. </w:t>
      </w:r>
    </w:p>
    <w:p w14:paraId="06F1A2D6" w14:textId="77777777" w:rsidR="00C72506" w:rsidRPr="00C72506" w:rsidRDefault="00C72506" w:rsidP="00C72506"/>
    <w:p w14:paraId="57508D3D" w14:textId="693969CD" w:rsidR="00857BEA" w:rsidRDefault="00857BEA" w:rsidP="00265FFA">
      <w:pPr>
        <w:pStyle w:val="Heading1"/>
      </w:pPr>
      <w:bookmarkStart w:id="118" w:name="_Ref175040873"/>
      <w:bookmarkStart w:id="119" w:name="_Ref175040928"/>
      <w:bookmarkStart w:id="120" w:name="_Toc177733654"/>
      <w:bookmarkStart w:id="121" w:name="_Toc185851668"/>
      <w:r>
        <w:t>Data Sharing</w:t>
      </w:r>
      <w:bookmarkEnd w:id="111"/>
      <w:bookmarkEnd w:id="118"/>
      <w:bookmarkEnd w:id="119"/>
      <w:bookmarkEnd w:id="120"/>
      <w:bookmarkEnd w:id="121"/>
    </w:p>
    <w:p w14:paraId="5C0AAAD6" w14:textId="12B9BC88" w:rsidR="001C2266" w:rsidRDefault="00EE235B" w:rsidP="00EE235B">
      <w:r>
        <w:t xml:space="preserve">NOAA is committed to increasing the accessibility of publications and digital data produced by federal researchers through the Public Access to Research Results. Publications (including reports) can be accessed at the NOAA Institutional Repository. </w:t>
      </w:r>
      <w:r w:rsidR="001C2266">
        <w:t xml:space="preserve">Links to raw data, data products, detailed methods and the Adrift research compendium are provided in the online summary for </w:t>
      </w:r>
      <w:hyperlink r:id="rId49" w:history="1">
        <w:r w:rsidR="001C2266" w:rsidRPr="001C2266">
          <w:rPr>
            <w:rStyle w:val="Hyperlink"/>
          </w:rPr>
          <w:t>Data Sharing</w:t>
        </w:r>
      </w:hyperlink>
      <w:r w:rsidR="001C2266">
        <w:t xml:space="preserve">. </w:t>
      </w:r>
    </w:p>
    <w:p w14:paraId="23512F99" w14:textId="77777777" w:rsidR="001C2266" w:rsidRDefault="001C2266" w:rsidP="00EE235B"/>
    <w:p w14:paraId="208F159B" w14:textId="398EB462" w:rsidR="00EE235B" w:rsidRDefault="00EE235B" w:rsidP="00EE235B">
      <w:r>
        <w:t xml:space="preserve">In addition to public sharing of our research results, the Southwest Acoustic Ecology Lab firmly believes that analysis methods should be publicly accessible. </w:t>
      </w:r>
      <w:r w:rsidR="00523652">
        <w:t>Most m</w:t>
      </w:r>
      <w:r>
        <w:t xml:space="preserve">ethods </w:t>
      </w:r>
      <w:r w:rsidR="00523652">
        <w:t xml:space="preserve">were developed </w:t>
      </w:r>
      <w:r>
        <w:t xml:space="preserve">in open-source software and publishing analytical methods as R packages, available on </w:t>
      </w:r>
      <w:hyperlink r:id="rId50" w:history="1">
        <w:r w:rsidRPr="007E0A4C">
          <w:rPr>
            <w:rStyle w:val="Hyperlink"/>
          </w:rPr>
          <w:t>CRAN</w:t>
        </w:r>
      </w:hyperlink>
      <w:r>
        <w:t xml:space="preserve"> (Comprehensive R Archive Network). </w:t>
      </w:r>
      <w:r w:rsidR="007D0DDC">
        <w:t xml:space="preserve">More information on our </w:t>
      </w:r>
      <w:r w:rsidR="001C2266">
        <w:t>open-source</w:t>
      </w:r>
      <w:r w:rsidR="007D0DDC">
        <w:t xml:space="preserve"> analysis packages can be found on our </w:t>
      </w:r>
      <w:hyperlink r:id="rId51" w:history="1">
        <w:r w:rsidR="001C2266">
          <w:rPr>
            <w:rStyle w:val="Hyperlink"/>
          </w:rPr>
          <w:t>online summary for Adrift Software</w:t>
        </w:r>
      </w:hyperlink>
      <w:r w:rsidR="007D0DDC">
        <w:t xml:space="preserve">. </w:t>
      </w:r>
    </w:p>
    <w:p w14:paraId="637E5BBF" w14:textId="01929544" w:rsidR="007E0A4C" w:rsidRDefault="007E0A4C" w:rsidP="00EE235B"/>
    <w:p w14:paraId="6F75143D" w14:textId="4907C7EE" w:rsidR="007E0A4C" w:rsidRDefault="007E0A4C" w:rsidP="00EE235B">
      <w:r>
        <w:t xml:space="preserve">In addition to public access to raw data, we have also shared a sample of audio files for public use via </w:t>
      </w:r>
      <w:hyperlink r:id="rId52" w:history="1">
        <w:r w:rsidRPr="007E0A4C">
          <w:rPr>
            <w:rStyle w:val="Hyperlink"/>
          </w:rPr>
          <w:t>Soundcloud web platform</w:t>
        </w:r>
      </w:hyperlink>
      <w:r>
        <w:t xml:space="preserve">. </w:t>
      </w:r>
    </w:p>
    <w:p w14:paraId="1374A45A" w14:textId="7CD1D267" w:rsidR="007E0A4C" w:rsidRDefault="007E0A4C" w:rsidP="00EE235B"/>
    <w:p w14:paraId="343CFE66" w14:textId="705376F6" w:rsidR="00857BEA" w:rsidRDefault="00857BEA" w:rsidP="00265FFA">
      <w:pPr>
        <w:pStyle w:val="Heading1"/>
      </w:pPr>
      <w:bookmarkStart w:id="122" w:name="_Toc177733655"/>
      <w:bookmarkStart w:id="123" w:name="_Toc185851669"/>
      <w:r>
        <w:t>Education and Outreach</w:t>
      </w:r>
      <w:bookmarkEnd w:id="122"/>
      <w:bookmarkEnd w:id="123"/>
    </w:p>
    <w:p w14:paraId="034BB3AE" w14:textId="6302863F" w:rsidR="009F4891"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r w:rsidR="009F4891">
        <w:t xml:space="preserve">. We encourage sharing these resources broadly. </w:t>
      </w:r>
    </w:p>
    <w:p w14:paraId="5C997D3D" w14:textId="77777777" w:rsidR="00AF0AE6" w:rsidRDefault="00AF0AE6" w:rsidP="004D7DDE"/>
    <w:p w14:paraId="52664B62" w14:textId="6F96DF01"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w:t>
      </w:r>
      <w:hyperlink r:id="rId53" w:history="1">
        <w:r w:rsidRPr="00B64B12">
          <w:rPr>
            <w:rStyle w:val="Hyperlink"/>
          </w:rPr>
          <w:t>Dolphins have Needs</w:t>
        </w:r>
      </w:hyperlink>
      <w:r>
        <w:t>), Middle School (</w:t>
      </w:r>
      <w:hyperlink r:id="rId54" w:history="1">
        <w:r w:rsidRPr="00B64B12">
          <w:rPr>
            <w:rStyle w:val="Hyperlink"/>
          </w:rPr>
          <w:t>You can recognize different species by the sounds they make</w:t>
        </w:r>
      </w:hyperlink>
      <w:r>
        <w:t>) and High School (</w:t>
      </w:r>
      <w:hyperlink r:id="rId55" w:history="1">
        <w:r w:rsidRPr="00B64B12">
          <w:rPr>
            <w:rStyle w:val="Hyperlink"/>
          </w:rPr>
          <w:t>Ocean noise impacts marine mammals</w:t>
        </w:r>
      </w:hyperlink>
      <w:r>
        <w:t xml:space="preserve">). Lessons plans are publicly available on the </w:t>
      </w:r>
      <w:hyperlink r:id="rId56" w:history="1">
        <w:r w:rsidRPr="00F00B1D">
          <w:rPr>
            <w:rStyle w:val="Hyperlink"/>
          </w:rPr>
          <w:t>Project Phenomena Database</w:t>
        </w:r>
      </w:hyperlink>
      <w:r>
        <w:t xml:space="preserve"> website.</w:t>
      </w:r>
    </w:p>
    <w:p w14:paraId="012DBE49" w14:textId="77777777" w:rsidR="00AF0AE6" w:rsidRDefault="00AF0AE6" w:rsidP="004D7DDE"/>
    <w:p w14:paraId="39800D91" w14:textId="49012B6C" w:rsidR="004D7DDE" w:rsidRDefault="004D7DDE" w:rsidP="004D7DDE">
      <w:r>
        <w:t xml:space="preserve">Data Nuggets are free classroom activities designed to bring contemporary research and authentic data into the classroom. Data Nuggets were recommended by our teacher collaborators </w:t>
      </w:r>
      <w:r>
        <w:lastRenderedPageBreak/>
        <w:t xml:space="preserve">during the SDUSD workshop as a highly useful format for </w:t>
      </w:r>
      <w:r w:rsidR="00106D15" w:rsidRPr="00106D15">
        <w:t>Science Technology Engineering Mathematics</w:t>
      </w:r>
      <w:r>
        <w:t xml:space="preserve"> in the classroom. We collaborated with Data Nuggets to create </w:t>
      </w:r>
      <w:r w:rsidR="00430A6E">
        <w:t>‘</w:t>
      </w:r>
      <w:hyperlink r:id="rId57" w:history="1">
        <w:r w:rsidR="00430A6E">
          <w:rPr>
            <w:rStyle w:val="Hyperlink"/>
          </w:rPr>
          <w:t>Eavesdropping on the Ocean</w:t>
        </w:r>
      </w:hyperlink>
      <w:r w:rsidR="00B64B12">
        <w:t>’</w:t>
      </w:r>
      <w:r>
        <w:t>. This Data Nugget provides background on the research question, authentic data to 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4B8136EA" w:rsidR="004D7DDE" w:rsidRDefault="004D7DDE" w:rsidP="004D7DDE">
      <w:r>
        <w:t xml:space="preserve">In addition, we initiated a Zooniverse Project, </w:t>
      </w:r>
      <w:hyperlink r:id="rId58" w:history="1">
        <w:r w:rsidRPr="00F00B1D">
          <w:rPr>
            <w:rStyle w:val="Hyperlink"/>
          </w:rPr>
          <w:t>Ocean Voices</w:t>
        </w:r>
      </w:hyperlink>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future continuation of the work done during the Adrift study, however, the platform can currently function as an education learning tool. The software tools designed to manipulate acoustic data for input to Zooniverse are available on </w:t>
      </w:r>
      <w:hyperlink r:id="rId59" w:history="1">
        <w:r w:rsidR="00442BE6" w:rsidRPr="00B64B12">
          <w:rPr>
            <w:rStyle w:val="Hyperlink"/>
          </w:rPr>
          <w:t>GitHub</w:t>
        </w:r>
      </w:hyperlink>
      <w:r w:rsidR="0058764C">
        <w:t>.</w:t>
      </w:r>
    </w:p>
    <w:p w14:paraId="6464873B" w14:textId="77777777" w:rsidR="00AF0AE6" w:rsidRDefault="00AF0AE6" w:rsidP="004D7DDE"/>
    <w:p w14:paraId="61C2F2F7" w14:textId="0D06D960" w:rsidR="00A87F7A" w:rsidRDefault="004D7DDE" w:rsidP="00A87F7A">
      <w:r>
        <w:t>Our periodic 'Sound Bytes' blog provides a general audience with insight into the day-to-day work behind the science. Topics range from '</w:t>
      </w:r>
      <w:hyperlink r:id="rId60" w:history="1">
        <w:r w:rsidR="00430A6E">
          <w:rPr>
            <w:rStyle w:val="Hyperlink"/>
          </w:rPr>
          <w:t>Lessons learned from Fishermen</w:t>
        </w:r>
      </w:hyperlink>
      <w:r w:rsidR="00430A6E">
        <w:t>’</w:t>
      </w:r>
      <w:r>
        <w:t xml:space="preserve"> to how we ‘</w:t>
      </w:r>
      <w:hyperlink r:id="rId61" w:history="1">
        <w:r w:rsidR="00430A6E" w:rsidRPr="00430A6E">
          <w:rPr>
            <w:rStyle w:val="Hyperlink"/>
          </w:rPr>
          <w:t>What we can learn from how Indigenous people listen</w:t>
        </w:r>
      </w:hyperlink>
      <w:r>
        <w:t xml:space="preserve">’ to how we </w:t>
      </w:r>
      <w:r w:rsidR="0058764C">
        <w:t>‘</w:t>
      </w:r>
      <w:hyperlink r:id="rId62" w:history="1">
        <w:r w:rsidRPr="00430A6E">
          <w:rPr>
            <w:rStyle w:val="Hyperlink"/>
          </w:rPr>
          <w:t>Hook young scientists on Research</w:t>
        </w:r>
      </w:hyperlink>
      <w:r w:rsidR="0058764C">
        <w:t>’.</w:t>
      </w:r>
      <w:r>
        <w:t xml:space="preserve"> We have had a host of guest bloggers, including students, interns, and collaborators. These blogs are shared on </w:t>
      </w:r>
      <w:hyperlink r:id="rId63" w:history="1">
        <w:r w:rsidRPr="007E0A4C">
          <w:rPr>
            <w:rStyle w:val="Hyperlink"/>
          </w:rPr>
          <w:t>NOAA's website</w:t>
        </w:r>
      </w:hyperlink>
      <w:r>
        <w:t xml:space="preserve"> and they have been promoted through numerous NOAA newsletters. Cory </w:t>
      </w:r>
      <w:proofErr w:type="spellStart"/>
      <w:r>
        <w:t>Hom</w:t>
      </w:r>
      <w:proofErr w:type="spellEnd"/>
      <w:r>
        <w:t xml:space="preserve">-Weaver led these efforts and was recognized for an Award by NOAA's Southwest Fisheries Science Center for the excellent education and outreach provided by the </w:t>
      </w:r>
      <w:proofErr w:type="spellStart"/>
      <w:r w:rsidRPr="007E0A4C">
        <w:t>Sound Bytes</w:t>
      </w:r>
      <w:proofErr w:type="spellEnd"/>
      <w:r w:rsidRPr="007E0A4C">
        <w:t xml:space="preserve"> blog</w:t>
      </w:r>
      <w:r>
        <w:t>.</w:t>
      </w:r>
      <w:r w:rsidR="00A87F7A">
        <w:t xml:space="preserve">  </w:t>
      </w:r>
    </w:p>
    <w:p w14:paraId="20439827" w14:textId="77777777" w:rsidR="00A87F7A" w:rsidRDefault="00A87F7A" w:rsidP="00A87F7A"/>
    <w:p w14:paraId="2544686B" w14:textId="6734261E" w:rsidR="00A87F7A" w:rsidRDefault="007E0A4C" w:rsidP="00A87F7A">
      <w:r>
        <w:t>Additional media and student projects include:</w:t>
      </w:r>
    </w:p>
    <w:p w14:paraId="1488B724" w14:textId="77777777" w:rsidR="00F00B1D" w:rsidRDefault="00F00B1D" w:rsidP="00F00B1D">
      <w:pPr>
        <w:pStyle w:val="ListParagraph"/>
        <w:numPr>
          <w:ilvl w:val="0"/>
          <w:numId w:val="10"/>
        </w:numPr>
      </w:pPr>
      <w:r>
        <w:t xml:space="preserve">Will San Francisco’s wind farms damage underwater life? Here’s what scientists are finding. </w:t>
      </w:r>
      <w:hyperlink r:id="rId64" w:anchor="photo-22656909" w:history="1">
        <w:r w:rsidRPr="001B0496">
          <w:rPr>
            <w:rStyle w:val="Hyperlink"/>
          </w:rPr>
          <w:t>San Francisco Chronicle</w:t>
        </w:r>
      </w:hyperlink>
      <w:r>
        <w:t>, July 7 2022.</w:t>
      </w:r>
    </w:p>
    <w:p w14:paraId="5BE69294" w14:textId="77777777" w:rsidR="00F00B1D" w:rsidRDefault="00F00B1D" w:rsidP="00F00B1D">
      <w:pPr>
        <w:pStyle w:val="ListParagraph"/>
        <w:numPr>
          <w:ilvl w:val="0"/>
          <w:numId w:val="10"/>
        </w:numPr>
      </w:pPr>
      <w:r>
        <w:t xml:space="preserve">How could offshore wind impact marine life off SLO County coast? Experts listen for answers. </w:t>
      </w:r>
      <w:hyperlink r:id="rId65" w:history="1">
        <w:r w:rsidRPr="001B0496">
          <w:rPr>
            <w:rStyle w:val="Hyperlink"/>
          </w:rPr>
          <w:t>San Luis Obispo Tribune</w:t>
        </w:r>
      </w:hyperlink>
      <w:r>
        <w:t>. March 20, 2023.</w:t>
      </w:r>
    </w:p>
    <w:p w14:paraId="1F85F7E8" w14:textId="77777777" w:rsidR="00F00B1D" w:rsidRDefault="00F00B1D" w:rsidP="00F00B1D">
      <w:pPr>
        <w:pStyle w:val="ListParagraph"/>
        <w:numPr>
          <w:ilvl w:val="0"/>
          <w:numId w:val="8"/>
        </w:numPr>
        <w:tabs>
          <w:tab w:val="right" w:pos="360"/>
        </w:tabs>
        <w:ind w:left="360"/>
      </w:pPr>
      <w:r>
        <w:t xml:space="preserve">Pacific white-sided and </w:t>
      </w:r>
      <w:proofErr w:type="spellStart"/>
      <w:r>
        <w:t>Risso's</w:t>
      </w:r>
      <w:proofErr w:type="spellEnd"/>
      <w:r>
        <w:t xml:space="preserve"> dolphin acoustic monitoring in a warming California Current (</w:t>
      </w:r>
      <w:proofErr w:type="spellStart"/>
      <w:r w:rsidR="009B3E11">
        <w:fldChar w:fldCharType="begin"/>
      </w:r>
      <w:r w:rsidR="009B3E11">
        <w:instrText xml:space="preserve"> HYPERLINK "https://www.youtube.com/watch?v=eGEglgvAQY8" </w:instrText>
      </w:r>
      <w:r w:rsidR="009B3E11">
        <w:fldChar w:fldCharType="separate"/>
      </w:r>
      <w:r w:rsidRPr="00770C79">
        <w:rPr>
          <w:rStyle w:val="Hyperlink"/>
        </w:rPr>
        <w:t>youtube</w:t>
      </w:r>
      <w:proofErr w:type="spellEnd"/>
      <w:r w:rsidRPr="00770C79">
        <w:rPr>
          <w:rStyle w:val="Hyperlink"/>
        </w:rPr>
        <w:t>)</w:t>
      </w:r>
      <w:r w:rsidR="009B3E11">
        <w:rPr>
          <w:rStyle w:val="Hyperlink"/>
        </w:rPr>
        <w:fldChar w:fldCharType="end"/>
      </w:r>
      <w:r>
        <w:t xml:space="preserve">. Alexandra Fiske, </w:t>
      </w:r>
      <w:proofErr w:type="spellStart"/>
      <w:r>
        <w:t>Seatech</w:t>
      </w:r>
      <w:proofErr w:type="spellEnd"/>
      <w:r>
        <w:t xml:space="preserve"> intern, Oakland Technical High School, 2021-2022 </w:t>
      </w:r>
    </w:p>
    <w:p w14:paraId="7184518D" w14:textId="77777777" w:rsidR="00F00B1D" w:rsidRDefault="00F00B1D" w:rsidP="00F00B1D">
      <w:pPr>
        <w:pStyle w:val="ListParagraph"/>
        <w:numPr>
          <w:ilvl w:val="0"/>
          <w:numId w:val="8"/>
        </w:numPr>
        <w:ind w:left="360"/>
      </w:pPr>
      <w:r>
        <w:t>Diurnal and Nocturnal Delphinid Echolocation Click Patterns off the California Coast in 2018 (</w:t>
      </w:r>
      <w:proofErr w:type="spellStart"/>
      <w:r w:rsidR="009B3E11">
        <w:fldChar w:fldCharType="begin"/>
      </w:r>
      <w:r w:rsidR="009B3E11">
        <w:instrText xml:space="preserve"> HYPERLINK "https://youtu.be/qkdHeOOh0VY?t=2070" </w:instrText>
      </w:r>
      <w:r w:rsidR="009B3E11">
        <w:fldChar w:fldCharType="separate"/>
      </w:r>
      <w:r w:rsidRPr="00770C79">
        <w:rPr>
          <w:rStyle w:val="Hyperlink"/>
        </w:rPr>
        <w:t>youtube</w:t>
      </w:r>
      <w:proofErr w:type="spellEnd"/>
      <w:r w:rsidR="009B3E11">
        <w:rPr>
          <w:rStyle w:val="Hyperlink"/>
        </w:rPr>
        <w:fldChar w:fldCharType="end"/>
      </w:r>
      <w:r>
        <w:t xml:space="preserve">). Keisha </w:t>
      </w:r>
      <w:proofErr w:type="spellStart"/>
      <w:r>
        <w:t>Askoak</w:t>
      </w:r>
      <w:proofErr w:type="spellEnd"/>
      <w:r>
        <w:t xml:space="preserve">, </w:t>
      </w:r>
      <w:proofErr w:type="spellStart"/>
      <w:r>
        <w:t>Seatech</w:t>
      </w:r>
      <w:proofErr w:type="spellEnd"/>
      <w:r>
        <w:t xml:space="preserve"> intern, Mt. Edgecumbe High School, 2022-23 </w:t>
      </w:r>
    </w:p>
    <w:p w14:paraId="7C3978FE" w14:textId="77777777" w:rsidR="00F00B1D" w:rsidRDefault="00F00B1D" w:rsidP="00F00B1D">
      <w:pPr>
        <w:pStyle w:val="ListParagraph"/>
        <w:numPr>
          <w:ilvl w:val="0"/>
          <w:numId w:val="8"/>
        </w:numPr>
        <w:ind w:left="360"/>
      </w:pPr>
      <w:r>
        <w:t>Occurrence of Anthropogenic Noise and Humpback Whales in California in 2018 (</w:t>
      </w:r>
      <w:proofErr w:type="spellStart"/>
      <w:r w:rsidR="009B3E11">
        <w:fldChar w:fldCharType="begin"/>
      </w:r>
      <w:r w:rsidR="009B3E11">
        <w:instrText xml:space="preserve"> HYPERLINK "https://www.youtube.com/watch?v=qkdHeOOh0VY&amp;t=1078s" </w:instrText>
      </w:r>
      <w:r w:rsidR="009B3E11">
        <w:fldChar w:fldCharType="separate"/>
      </w:r>
      <w:r w:rsidRPr="00770C79">
        <w:rPr>
          <w:rStyle w:val="Hyperlink"/>
        </w:rPr>
        <w:t>youtube</w:t>
      </w:r>
      <w:proofErr w:type="spellEnd"/>
      <w:r w:rsidR="009B3E11">
        <w:rPr>
          <w:rStyle w:val="Hyperlink"/>
        </w:rPr>
        <w:fldChar w:fldCharType="end"/>
      </w:r>
      <w:r>
        <w:t xml:space="preserve">). Audrey </w:t>
      </w:r>
      <w:proofErr w:type="spellStart"/>
      <w:r>
        <w:t>Bahnke</w:t>
      </w:r>
      <w:proofErr w:type="spellEnd"/>
      <w:r>
        <w:t xml:space="preserve">, Sarah </w:t>
      </w:r>
      <w:proofErr w:type="spellStart"/>
      <w:r>
        <w:t>Bahnke</w:t>
      </w:r>
      <w:proofErr w:type="spellEnd"/>
      <w:r>
        <w:t xml:space="preserve">, Virginia Pearson, </w:t>
      </w:r>
      <w:proofErr w:type="spellStart"/>
      <w:r>
        <w:t>Seatech</w:t>
      </w:r>
      <w:proofErr w:type="spellEnd"/>
      <w:r>
        <w:t xml:space="preserve"> interns, Mt. Edgecumbe High School, 2022-23. </w:t>
      </w:r>
    </w:p>
    <w:p w14:paraId="43E3A255" w14:textId="77777777" w:rsidR="00F00B1D" w:rsidRDefault="00F00B1D" w:rsidP="00F00B1D">
      <w:pPr>
        <w:pStyle w:val="ListParagraph"/>
        <w:numPr>
          <w:ilvl w:val="0"/>
          <w:numId w:val="8"/>
        </w:numPr>
        <w:ind w:left="360"/>
      </w:pPr>
      <w:r>
        <w:t>Spatial patterns in humpback whale song in central California waters (</w:t>
      </w:r>
      <w:proofErr w:type="spellStart"/>
      <w:r w:rsidR="009B3E11">
        <w:fldChar w:fldCharType="begin"/>
      </w:r>
      <w:r w:rsidR="009B3E11">
        <w:instrText xml:space="preserve"> HYPERLINK "https://youtu.be/XU-3Fo1XcBw?feature=shared" </w:instrText>
      </w:r>
      <w:r w:rsidR="009B3E11">
        <w:fldChar w:fldCharType="separate"/>
      </w:r>
      <w:r w:rsidRPr="00770C79">
        <w:rPr>
          <w:rStyle w:val="Hyperlink"/>
        </w:rPr>
        <w:t>youtube</w:t>
      </w:r>
      <w:proofErr w:type="spellEnd"/>
      <w:r w:rsidR="009B3E11">
        <w:rPr>
          <w:rStyle w:val="Hyperlink"/>
        </w:rPr>
        <w:fldChar w:fldCharType="end"/>
      </w:r>
      <w:r>
        <w:t xml:space="preserve">). Virginia Pearson, </w:t>
      </w:r>
      <w:proofErr w:type="spellStart"/>
      <w:r>
        <w:t>Seatech</w:t>
      </w:r>
      <w:proofErr w:type="spellEnd"/>
      <w:r>
        <w:t xml:space="preserve"> intern, Mt. Edgecumbe High School, 2023-24 </w:t>
      </w:r>
    </w:p>
    <w:p w14:paraId="0ED76CAD" w14:textId="77777777" w:rsidR="00F00B1D" w:rsidRDefault="00F00B1D" w:rsidP="00F00B1D">
      <w:pPr>
        <w:pStyle w:val="ListParagraph"/>
        <w:numPr>
          <w:ilvl w:val="0"/>
          <w:numId w:val="8"/>
        </w:numPr>
        <w:ind w:left="360"/>
      </w:pPr>
      <w:r>
        <w:t>Spatial and temporal patterns of Bocaccio rockfish chorusing in central California (</w:t>
      </w:r>
      <w:proofErr w:type="spellStart"/>
      <w:r w:rsidR="009B3E11">
        <w:fldChar w:fldCharType="begin"/>
      </w:r>
      <w:r w:rsidR="009B3E11">
        <w:instrText xml:space="preserve"> HYPERLINK "https://youtu.be/XU-3Fo1XcBw?feature=shared" </w:instrText>
      </w:r>
      <w:r w:rsidR="009B3E11">
        <w:fldChar w:fldCharType="separate"/>
      </w:r>
      <w:r w:rsidRPr="00770C79">
        <w:rPr>
          <w:rStyle w:val="Hyperlink"/>
        </w:rPr>
        <w:t>youtube</w:t>
      </w:r>
      <w:proofErr w:type="spellEnd"/>
      <w:r w:rsidR="009B3E11">
        <w:rPr>
          <w:rStyle w:val="Hyperlink"/>
        </w:rPr>
        <w:fldChar w:fldCharType="end"/>
      </w:r>
      <w:r>
        <w:t xml:space="preserve">). Gale McCrary, </w:t>
      </w:r>
      <w:proofErr w:type="spellStart"/>
      <w:r>
        <w:t>Rie</w:t>
      </w:r>
      <w:proofErr w:type="spellEnd"/>
      <w:r>
        <w:t xml:space="preserve"> Christensen, </w:t>
      </w:r>
      <w:proofErr w:type="spellStart"/>
      <w:r>
        <w:t>Seatech</w:t>
      </w:r>
      <w:proofErr w:type="spellEnd"/>
      <w:r>
        <w:t xml:space="preserve"> interns, Mt. Edgecumbe High School, 2023-24. </w:t>
      </w:r>
    </w:p>
    <w:p w14:paraId="7970DB7F" w14:textId="77777777" w:rsidR="00F00B1D" w:rsidRDefault="00F00B1D" w:rsidP="00F00B1D">
      <w:pPr>
        <w:pStyle w:val="ListParagraph"/>
        <w:numPr>
          <w:ilvl w:val="0"/>
          <w:numId w:val="8"/>
        </w:numPr>
        <w:ind w:left="360"/>
      </w:pPr>
      <w:r>
        <w:t>Using passive acoustic data to assess sperm whale population structure in the California Current. NOAA EPP Scholar Brittany Melton.</w:t>
      </w:r>
    </w:p>
    <w:p w14:paraId="79A18F3E" w14:textId="77777777" w:rsidR="00F00B1D" w:rsidRDefault="00F00B1D" w:rsidP="00F00B1D">
      <w:pPr>
        <w:pStyle w:val="ListParagraph"/>
        <w:numPr>
          <w:ilvl w:val="0"/>
          <w:numId w:val="8"/>
        </w:numPr>
        <w:ind w:left="360"/>
      </w:pPr>
      <w:r>
        <w:t>2021 NOAA EPP Projects: Humpback Whale Acoustics. NOAA EPP Scholar Maya Philipp.</w:t>
      </w:r>
    </w:p>
    <w:p w14:paraId="46014452" w14:textId="77777777" w:rsidR="00F00B1D" w:rsidRDefault="00F00B1D" w:rsidP="00F00B1D">
      <w:pPr>
        <w:pStyle w:val="ListParagraph"/>
        <w:numPr>
          <w:ilvl w:val="0"/>
          <w:numId w:val="8"/>
        </w:numPr>
        <w:ind w:left="360"/>
      </w:pPr>
      <w:r>
        <w:t xml:space="preserve">Assessing noise exposure to beaked and sperm whales in the California Current. Marina </w:t>
      </w:r>
      <w:proofErr w:type="spellStart"/>
      <w:r>
        <w:t>Bozinovic</w:t>
      </w:r>
      <w:proofErr w:type="spellEnd"/>
      <w:r>
        <w:t>, Master of Science thesis, SFSU.</w:t>
      </w:r>
    </w:p>
    <w:p w14:paraId="39A6CEF0" w14:textId="77777777" w:rsidR="00F00B1D" w:rsidRDefault="00F00B1D" w:rsidP="00F00B1D">
      <w:pPr>
        <w:pStyle w:val="ListParagraph"/>
        <w:numPr>
          <w:ilvl w:val="0"/>
          <w:numId w:val="8"/>
        </w:numPr>
        <w:ind w:left="360"/>
      </w:pPr>
      <w:r>
        <w:t xml:space="preserve">Classifying species producing narrowband high-frequency echolocation clicks in the California Current. Jackson </w:t>
      </w:r>
      <w:proofErr w:type="spellStart"/>
      <w:r>
        <w:t>Vanfleet</w:t>
      </w:r>
      <w:proofErr w:type="spellEnd"/>
      <w:r>
        <w:t>-Brown, Master of Science thesis, SFSU</w:t>
      </w:r>
    </w:p>
    <w:p w14:paraId="03EE365B" w14:textId="0AE75D7C" w:rsidR="00F00B1D" w:rsidRPr="00A87F7A" w:rsidRDefault="00F00B1D" w:rsidP="00A87F7A">
      <w:pPr>
        <w:sectPr w:rsidR="00F00B1D" w:rsidRPr="00A87F7A" w:rsidSect="00305B2D">
          <w:pgSz w:w="12240" w:h="15840"/>
          <w:pgMar w:top="1440" w:right="1440" w:bottom="1440" w:left="1440" w:header="810" w:footer="167" w:gutter="0"/>
          <w:cols w:space="720"/>
          <w:docGrid w:linePitch="360"/>
        </w:sectPr>
      </w:pPr>
    </w:p>
    <w:p w14:paraId="76B1037B" w14:textId="72B0CE7B" w:rsidR="00857BEA" w:rsidRDefault="00857BEA" w:rsidP="00265FFA">
      <w:pPr>
        <w:pStyle w:val="Heading1"/>
      </w:pPr>
      <w:bookmarkStart w:id="124" w:name="_Toc177733656"/>
      <w:bookmarkStart w:id="125" w:name="_Toc185851670"/>
      <w:r>
        <w:lastRenderedPageBreak/>
        <w:t>Conclusions and Future Directions</w:t>
      </w:r>
      <w:bookmarkEnd w:id="124"/>
      <w:bookmarkEnd w:id="125"/>
    </w:p>
    <w:p w14:paraId="3459C4B2" w14:textId="6E73A8A9" w:rsidR="00BE45CA" w:rsidRDefault="00BE45CA" w:rsidP="00BE45CA">
      <w:r>
        <w:t xml:space="preserve">The </w:t>
      </w:r>
      <w:r w:rsidR="009F4891">
        <w:t xml:space="preserve">greater </w:t>
      </w:r>
      <w:r>
        <w:t xml:space="preserve">Adrift in the California Current survey was intended to provide additional baseline data on marine mammals and the marine soundscape to inform management of offshore renewable resource development in the California Current. </w:t>
      </w:r>
      <w:r w:rsidR="009F4891">
        <w:t>The Adrift-ACCESS collaboration</w:t>
      </w:r>
      <w:r w:rsidR="00802EFF">
        <w:t xml:space="preserve"> between NOAA Fisheries and the Greater </w:t>
      </w:r>
      <w:proofErr w:type="spellStart"/>
      <w:r w:rsidR="00802EFF">
        <w:t>Farallones</w:t>
      </w:r>
      <w:proofErr w:type="spellEnd"/>
      <w:r w:rsidR="00802EFF">
        <w:t xml:space="preserve"> and Cordell Bank National Marine Sanctuaries provided an opportunity to deploy drifting recorders in and near the sanctuary waters offshore San Francisco Bay. Specific objectives of the Adrift-ACCESS Survey included assessing the viability and value of deploying drifting recorders during ACCESS Surveys, identifying marine mammal species within the sanctuaries, and providing additional information on the detection of blue and fin whales within and offshore the sanctuaries. </w:t>
      </w:r>
    </w:p>
    <w:p w14:paraId="0376685D" w14:textId="77777777" w:rsidR="00802EFF" w:rsidRDefault="00802EFF" w:rsidP="00BE45CA"/>
    <w:p w14:paraId="1B76CB78" w14:textId="77777777" w:rsidR="00461A9E" w:rsidRDefault="00461A9E" w:rsidP="00BE45CA">
      <w:pPr>
        <w:rPr>
          <w:b/>
          <w:bCs/>
          <w:i/>
          <w:iCs/>
        </w:rPr>
      </w:pPr>
      <w:r w:rsidRPr="00461A9E">
        <w:rPr>
          <w:b/>
          <w:bCs/>
          <w:i/>
          <w:iCs/>
        </w:rPr>
        <w:t xml:space="preserve">Determine the viability and value of coordinated drifting recorder PAM monitoring during ACCESS Surveys </w:t>
      </w:r>
    </w:p>
    <w:p w14:paraId="39984618" w14:textId="77777777" w:rsidR="00461A9E" w:rsidRDefault="00461A9E" w:rsidP="00BE45CA"/>
    <w:p w14:paraId="2405108B" w14:textId="202B5DA7" w:rsidR="00776AD8" w:rsidRDefault="00BE45CA" w:rsidP="00BE45CA">
      <w:r>
        <w:t xml:space="preserve">Drifting acoustic recorders </w:t>
      </w:r>
      <w:r w:rsidR="00773A2E">
        <w:t>were successfully deployed and retrieved d</w:t>
      </w:r>
      <w:r w:rsidR="00034C70">
        <w:t xml:space="preserve">uring ACCESS Surveys by shipboard personnel with varying levels of experience with these instruments. The most complicated components of these methods include programming of recorders and GPS trackers as well as active tracking of the buoys to plan for retrievals. During the course of the survey, we replaced our GPS tracking instruments with an easy-to-use solar GPS and advanced our tracking capabilities to allow for automated text or email updates on buoy locations. While these modifications greatly improve usability, we also transitioned to a recorder with greater battery and hard drive capacity that required an experienced technician to prepare. </w:t>
      </w:r>
    </w:p>
    <w:p w14:paraId="3AB4992C" w14:textId="3D650E18" w:rsidR="00776AD8" w:rsidRDefault="00776AD8" w:rsidP="00BE45CA"/>
    <w:p w14:paraId="37E07462" w14:textId="77777777" w:rsidR="00776AD8" w:rsidRDefault="00776AD8" w:rsidP="00BE45CA">
      <w:r>
        <w:t xml:space="preserve">There is a single seafloor hydrophone with low frequency capabilities (below 2 kHz) off Cordell Bank and little or no additional PAM monitoring in these sanctuaries. Seafloor hydrophones provide great temporal resolution, but their data provide information relative to a single location which may not be representative of the larger area.  Also, the low frequency capacity of this seafloor hydrophone limits detections to baleen whales (with limited detection of the low frequency component of sperm whale echolocation). </w:t>
      </w:r>
    </w:p>
    <w:p w14:paraId="613D527B" w14:textId="19E66C96" w:rsidR="00776AD8" w:rsidRDefault="00776AD8" w:rsidP="00BE45CA">
      <w:r>
        <w:t xml:space="preserve"> </w:t>
      </w:r>
    </w:p>
    <w:p w14:paraId="68DA71C7" w14:textId="01E9E3F2" w:rsidR="00776AD8" w:rsidRDefault="00776AD8" w:rsidP="00BE45CA">
      <w:r>
        <w:t xml:space="preserve">The Adrift-ACCESS drifting recorders provided valuable detection of odontocetes in this region, especially for deep diving beaked whales and sperm whales, which are rarely sighted visually in these typically rough waters. Periodic deployment of mobile platforms (drifting recorders or towed hydrophone arrays) with higher frequency capabilities </w:t>
      </w:r>
      <w:r w:rsidR="00A70C68">
        <w:t xml:space="preserve">can </w:t>
      </w:r>
      <w:r>
        <w:t xml:space="preserve">complement seafloor hydrophones by covering a greater geographic range. </w:t>
      </w:r>
      <w:r w:rsidR="00421B40">
        <w:t>Seasonal d</w:t>
      </w:r>
      <w:r>
        <w:t xml:space="preserve">eployment of clustered </w:t>
      </w:r>
      <w:r w:rsidR="00421B40">
        <w:t xml:space="preserve">drifting recorders can provide data to understand the variability in the various contributors to the soundscape (see online summary of </w:t>
      </w:r>
      <w:hyperlink r:id="rId66" w:history="1">
        <w:r w:rsidR="00421B40" w:rsidRPr="00421B40">
          <w:rPr>
            <w:rStyle w:val="Hyperlink"/>
          </w:rPr>
          <w:t>Spatial Variation in Noise</w:t>
        </w:r>
      </w:hyperlink>
      <w:r w:rsidR="00421B40">
        <w:t>).</w:t>
      </w:r>
    </w:p>
    <w:p w14:paraId="464314B1" w14:textId="77777777" w:rsidR="00DA5B53" w:rsidRDefault="00DA5B53" w:rsidP="00BE45CA"/>
    <w:p w14:paraId="694189A5" w14:textId="2B98591A" w:rsidR="00802EFF" w:rsidRDefault="00461A9E" w:rsidP="00BE45CA">
      <w:r w:rsidRPr="00461A9E">
        <w:rPr>
          <w:b/>
          <w:bCs/>
          <w:i/>
          <w:iCs/>
        </w:rPr>
        <w:t xml:space="preserve">Identify marine mammal species encountered within the Greater </w:t>
      </w:r>
      <w:proofErr w:type="spellStart"/>
      <w:r w:rsidRPr="00461A9E">
        <w:rPr>
          <w:b/>
          <w:bCs/>
          <w:i/>
          <w:iCs/>
        </w:rPr>
        <w:t>Farallones</w:t>
      </w:r>
      <w:proofErr w:type="spellEnd"/>
      <w:r w:rsidRPr="00461A9E">
        <w:rPr>
          <w:b/>
          <w:bCs/>
          <w:i/>
          <w:iCs/>
        </w:rPr>
        <w:t xml:space="preserve"> and Cordell Bank National Marine Sanctuaries</w:t>
      </w:r>
    </w:p>
    <w:p w14:paraId="47CA0F22" w14:textId="77777777" w:rsidR="008317FC" w:rsidRDefault="008317FC" w:rsidP="00BE45CA"/>
    <w:p w14:paraId="3EF33C6A" w14:textId="77777777" w:rsidR="00FD2A6C" w:rsidRDefault="008004DA" w:rsidP="00461A9E">
      <w:r>
        <w:t xml:space="preserve">Existing recorders in the Greater </w:t>
      </w:r>
      <w:proofErr w:type="spellStart"/>
      <w:r>
        <w:t>Farallones</w:t>
      </w:r>
      <w:proofErr w:type="spellEnd"/>
      <w:r>
        <w:t xml:space="preserve"> and Cordell Bank National Marine Sanctuaries include the NRS seafloor recorder at Cordell Bank, and the Benioff Whale Safe recorder south of the shipping lane entering San Francisco Bay.  Both recorders have low sampling rates, limiting </w:t>
      </w:r>
      <w:r>
        <w:lastRenderedPageBreak/>
        <w:t xml:space="preserve">their acoustic detection of marine mammals to baleen whales. Both of these </w:t>
      </w:r>
      <w:r w:rsidR="006B32AA">
        <w:t>long-term</w:t>
      </w:r>
      <w:r>
        <w:t xml:space="preserve"> recorders provide good temporal resolution of these species; however, geographic resolution is limited to these two locations. Drifting recorders have the capabilities to record at high sampling rates, allowing detection of both baleen whales and toothed whales. </w:t>
      </w:r>
    </w:p>
    <w:p w14:paraId="7B769E7C" w14:textId="77777777" w:rsidR="00FD2A6C" w:rsidRDefault="00FD2A6C" w:rsidP="00461A9E"/>
    <w:p w14:paraId="0A9256B5" w14:textId="77777777" w:rsidR="00FD2A6C" w:rsidRDefault="008004DA" w:rsidP="00461A9E">
      <w:r>
        <w:t xml:space="preserve">This increased capacity </w:t>
      </w:r>
      <w:r w:rsidR="006B32AA">
        <w:t xml:space="preserve">provided </w:t>
      </w:r>
      <w:r w:rsidR="00FD2A6C">
        <w:t xml:space="preserve">opportunities to detect rarely deep-diving sperm whales and beaked whales. Previous sightings of sperm whales have been rare and there have been no known sightings of beaked whales in this area (to the best of our knowledge). The relatively limited effort provided by the deployment of drifting recorders has therefore provided significantly to the understanding of deep diving species within and near the combined sanctuaries.  </w:t>
      </w:r>
    </w:p>
    <w:p w14:paraId="62CFAFC4" w14:textId="77777777" w:rsidR="00FD2A6C" w:rsidRDefault="00FD2A6C" w:rsidP="00461A9E"/>
    <w:p w14:paraId="57839429" w14:textId="1A629AA3" w:rsidR="00461A9E" w:rsidRDefault="00461A9E" w:rsidP="00461A9E">
      <w:r w:rsidRPr="00FD2A6C">
        <w:t>Sperm whales</w:t>
      </w:r>
      <w:r>
        <w:t xml:space="preserve"> are listed as endangered and their consistent, stereotyped vocalizations make them ideal candidates for PAM.  PAM data can also be used to determine the demographic composition of sperm whales</w:t>
      </w:r>
      <w:r w:rsidR="00FD2A6C">
        <w:t xml:space="preserve"> (see online summary of </w:t>
      </w:r>
      <w:hyperlink r:id="rId67" w:history="1">
        <w:r w:rsidR="00FD2A6C" w:rsidRPr="00EC2011">
          <w:rPr>
            <w:rStyle w:val="Hyperlink"/>
          </w:rPr>
          <w:t>Sperm Whale Demographics</w:t>
        </w:r>
      </w:hyperlink>
      <w:r w:rsidR="00FD2A6C">
        <w:t>)</w:t>
      </w:r>
      <w:r w:rsidR="00EC2011">
        <w:t>.</w:t>
      </w:r>
      <w:r>
        <w:t xml:space="preserve"> </w:t>
      </w:r>
      <w:r w:rsidRPr="00EC2011">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w:t>
      </w:r>
      <w:r w:rsidR="00EC2011">
        <w:t xml:space="preserve">Beaked whales are sensitive to some anthropogenic noise sources, and we recommend improved monitoring to better understand how these species use sanctuary habitats. </w:t>
      </w:r>
    </w:p>
    <w:p w14:paraId="53D33049" w14:textId="67F04EE3" w:rsidR="0068627D" w:rsidRDefault="0068627D" w:rsidP="00461A9E"/>
    <w:p w14:paraId="4D156F48" w14:textId="7F3FFE2F" w:rsidR="00461A9E" w:rsidRDefault="0068627D" w:rsidP="00461A9E">
      <w:r>
        <w:t xml:space="preserve">In addition to deep-diving species, there were numerous detections of dolphin and narrow-band high frequency species. Both </w:t>
      </w:r>
      <w:proofErr w:type="spellStart"/>
      <w:r>
        <w:t>Risso’s</w:t>
      </w:r>
      <w:proofErr w:type="spellEnd"/>
      <w:r>
        <w:t xml:space="preserve"> and Pacific-white sided dolphins were detected during these deployments, and development of improved acoustic species classifiers will likely result in identification of other dolphin species within these recordings. </w:t>
      </w:r>
      <w:r w:rsidR="00461A9E">
        <w:t xml:space="preserve">Dolphin schools in </w:t>
      </w:r>
      <w:r>
        <w:t>the California Current</w:t>
      </w:r>
      <w:r w:rsidR="00461A9E">
        <w:t xml:space="preserve"> are frequently encountered in large, dispersed mixed species groups, and here we do not distinguish mixed species from single-species groups.</w:t>
      </w:r>
    </w:p>
    <w:p w14:paraId="4A5AF798" w14:textId="77777777" w:rsidR="00461A9E" w:rsidRDefault="00461A9E" w:rsidP="00461A9E"/>
    <w:p w14:paraId="7D7AC833" w14:textId="40E3C632" w:rsidR="00461A9E" w:rsidRDefault="00461A9E" w:rsidP="00461A9E">
      <w:r>
        <w:t xml:space="preserve">The California Current is home to four different species that produce </w:t>
      </w:r>
      <w:r w:rsidRPr="0068627D">
        <w:t>NBHF</w:t>
      </w:r>
      <w:r w:rsidRPr="008317FC">
        <w:rPr>
          <w:b/>
          <w:bCs/>
        </w:rPr>
        <w:t xml:space="preserve"> </w:t>
      </w:r>
      <w:r>
        <w:t xml:space="preserve">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see </w:t>
      </w:r>
      <w:r w:rsidR="0068627D">
        <w:t xml:space="preserve">online summary of </w:t>
      </w:r>
      <w:hyperlink r:id="rId68" w:history="1">
        <w:r w:rsidR="0068627D" w:rsidRPr="0068627D">
          <w:rPr>
            <w:rStyle w:val="Hyperlink"/>
          </w:rPr>
          <w:t>NBHF Classification</w:t>
        </w:r>
      </w:hyperlink>
      <w:r>
        <w:t>) will be further developed in the near future and applied to these dat</w:t>
      </w:r>
      <w:r w:rsidR="0068627D">
        <w:t>a</w:t>
      </w:r>
      <w:r>
        <w:t xml:space="preserve">. </w:t>
      </w:r>
    </w:p>
    <w:p w14:paraId="6A5F48D5" w14:textId="77777777" w:rsidR="00461A9E" w:rsidRDefault="00461A9E" w:rsidP="00461A9E"/>
    <w:p w14:paraId="22E2F29A" w14:textId="0BEE0734" w:rsidR="00461A9E" w:rsidRDefault="003B3174" w:rsidP="00461A9E">
      <w:r>
        <w:t>Detection of b</w:t>
      </w:r>
      <w:r w:rsidR="00461A9E" w:rsidRPr="0068627D">
        <w:t>lue whales</w:t>
      </w:r>
      <w:r w:rsidR="00461A9E">
        <w:t xml:space="preserve"> were dominated by the A/B song call types produced by males. Foraging associated ‘D’ calls were primarily detected during the post-upwelling season, and at much lower detection probabilities than A/B call types. </w:t>
      </w:r>
      <w:r w:rsidR="008D0539" w:rsidRPr="006E247A">
        <w:t>Preliminary methods to localize low frequency sounds on clustered drifting recorders shows promise (see</w:t>
      </w:r>
      <w:r w:rsidR="008D0539">
        <w:t xml:space="preserve"> online summary:</w:t>
      </w:r>
      <w:r w:rsidR="008D0539" w:rsidRPr="006E247A">
        <w:t xml:space="preserve"> </w:t>
      </w:r>
      <w:hyperlink r:id="rId69" w:history="1">
        <w:r w:rsidR="008D0539" w:rsidRPr="00D75205">
          <w:rPr>
            <w:rStyle w:val="Hyperlink"/>
          </w:rPr>
          <w:t>Modeling Habitat Use</w:t>
        </w:r>
      </w:hyperlink>
      <w:r w:rsidR="008D0539">
        <w:t>)</w:t>
      </w:r>
      <w:r w:rsidR="008D0539" w:rsidRPr="006E247A">
        <w:t>, and adoption of these methods may improve our understanding of the habitat use of these species in the greater area.</w:t>
      </w:r>
      <w:r w:rsidR="008D0539">
        <w:t xml:space="preserve"> </w:t>
      </w:r>
      <w:r w:rsidR="008D0539">
        <w:t>Fin whales 20 Hz calls were detected</w:t>
      </w:r>
      <w:r w:rsidR="008D0539">
        <w:t xml:space="preserve"> </w:t>
      </w:r>
      <w:r w:rsidR="008D0539">
        <w:t>with greater hourly detection during the post-upwelling deployments</w:t>
      </w:r>
      <w:r w:rsidR="008D0539">
        <w:t>, and there</w:t>
      </w:r>
      <w:r w:rsidR="008D0539">
        <w:t xml:space="preserve"> no detection of fin whale 40 Hz calls</w:t>
      </w:r>
      <w:r w:rsidR="00C13CA9">
        <w:t xml:space="preserve"> (associated with feeding). </w:t>
      </w:r>
      <w:r w:rsidR="008D0539">
        <w:t xml:space="preserve"> </w:t>
      </w:r>
      <w:r w:rsidR="00C13CA9">
        <w:t xml:space="preserve">Both blue and fin whale calls have large detection ranges, and detection of calls does not necessarily mean that animals were near the recorder when they were </w:t>
      </w:r>
      <w:r w:rsidR="00C13CA9">
        <w:lastRenderedPageBreak/>
        <w:t xml:space="preserve">detected. Preliminary methods for localization of calls from clustered deployments show promise in improving our understanding of habitat use (see online summary: </w:t>
      </w:r>
      <w:hyperlink r:id="rId70" w:history="1">
        <w:r w:rsidR="00C13CA9" w:rsidRPr="00C13CA9">
          <w:rPr>
            <w:rStyle w:val="Hyperlink"/>
          </w:rPr>
          <w:t>Habitat Models</w:t>
        </w:r>
      </w:hyperlink>
      <w:r w:rsidR="00C13CA9">
        <w:t>).</w:t>
      </w:r>
    </w:p>
    <w:p w14:paraId="7781C161" w14:textId="77777777" w:rsidR="00461A9E" w:rsidRDefault="00461A9E" w:rsidP="00461A9E"/>
    <w:p w14:paraId="08D7ADC6" w14:textId="66DBFD54" w:rsidR="00461A9E" w:rsidRDefault="00461A9E" w:rsidP="00461A9E">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w:t>
      </w:r>
      <w:r w:rsidR="00A70C68">
        <w:t>The probability of detecting humpbacks was higher during the post-upwelling season for all call types</w:t>
      </w:r>
      <w:r w:rsidR="00A70C68">
        <w:t xml:space="preserve">, and improved tools for classifying call types could allow for improved understanding of </w:t>
      </w:r>
      <w:r>
        <w:t>demographic composition and habitat use</w:t>
      </w:r>
      <w:r w:rsidR="00A70C68">
        <w:t xml:space="preserve">. </w:t>
      </w:r>
    </w:p>
    <w:p w14:paraId="20927874" w14:textId="2E23B410" w:rsidR="00644D9F" w:rsidRDefault="00644D9F" w:rsidP="00461A9E"/>
    <w:p w14:paraId="118F1687" w14:textId="5B8A91B4" w:rsidR="00644D9F" w:rsidRDefault="00644D9F" w:rsidP="00644D9F">
      <w:r>
        <w:t xml:space="preserve">There were only a few gray whale detections during the post-upwelling season, and there were no detections attributed to </w:t>
      </w:r>
      <w:proofErr w:type="spellStart"/>
      <w:r>
        <w:t>Bryde’s</w:t>
      </w:r>
      <w:proofErr w:type="spellEnd"/>
      <w:r>
        <w:t xml:space="preserve">, sei, or minke whales. </w:t>
      </w:r>
      <w:r>
        <w:t>There is a significant overlap in spectral content for humpback and gray whale calls and care should be taken when inferring gray whale presence from data with concurrent humpback whale presence.</w:t>
      </w:r>
      <w:r>
        <w:t xml:space="preserve"> </w:t>
      </w:r>
      <w:proofErr w:type="spellStart"/>
      <w:r>
        <w:t>Bryde’s</w:t>
      </w:r>
      <w:proofErr w:type="spellEnd"/>
      <w:r>
        <w:t xml:space="preserve"> whales are typically found in warmer waters, though their distributions may move northward with warming ocean temperatures. Minke whale song increases during the winter season (there were no winter deployments during this study), and little is known of their non-song vocalizations. There is little known also of sei whale vocalizations. Additional research on the vocal repertoire of these species is needed. </w:t>
      </w:r>
    </w:p>
    <w:p w14:paraId="2ABF8CF3" w14:textId="77777777" w:rsidR="00644D9F" w:rsidRDefault="00644D9F" w:rsidP="00461A9E"/>
    <w:p w14:paraId="3E19E778" w14:textId="02D1C049" w:rsidR="00802EFF" w:rsidRDefault="00802EFF" w:rsidP="00BE45CA"/>
    <w:p w14:paraId="586001E6" w14:textId="225BD208" w:rsidR="008317FC" w:rsidRDefault="00461A9E" w:rsidP="00BE45CA">
      <w:pPr>
        <w:rPr>
          <w:b/>
          <w:bCs/>
          <w:i/>
          <w:iCs/>
        </w:rPr>
      </w:pPr>
      <w:r>
        <w:rPr>
          <w:b/>
          <w:bCs/>
          <w:i/>
          <w:iCs/>
        </w:rPr>
        <w:t>Acoustic detection of</w:t>
      </w:r>
      <w:r w:rsidRPr="00461A9E">
        <w:rPr>
          <w:b/>
          <w:bCs/>
          <w:i/>
          <w:iCs/>
        </w:rPr>
        <w:t xml:space="preserve"> fin and blue whales within and offshore the Greater </w:t>
      </w:r>
      <w:proofErr w:type="spellStart"/>
      <w:r w:rsidRPr="00461A9E">
        <w:rPr>
          <w:b/>
          <w:bCs/>
          <w:i/>
          <w:iCs/>
        </w:rPr>
        <w:t>Farallones</w:t>
      </w:r>
      <w:proofErr w:type="spellEnd"/>
      <w:r w:rsidRPr="00461A9E">
        <w:rPr>
          <w:b/>
          <w:bCs/>
          <w:i/>
          <w:iCs/>
        </w:rPr>
        <w:t xml:space="preserve"> and Cordell Bank National Marine Sanctuary</w:t>
      </w:r>
    </w:p>
    <w:p w14:paraId="37955459" w14:textId="77777777" w:rsidR="00461A9E" w:rsidRDefault="00461A9E" w:rsidP="00BE45CA"/>
    <w:p w14:paraId="70B8168F" w14:textId="68BBFBC9" w:rsidR="00F21638" w:rsidRDefault="00F21638" w:rsidP="00BE45CA">
      <w:r>
        <w:t xml:space="preserve">An initial goal of the Adrift-ACCESS collaboration was the need for additional data on blue and fin whale distribution within and offshore of the Greater </w:t>
      </w:r>
      <w:proofErr w:type="spellStart"/>
      <w:r>
        <w:t>Farallones</w:t>
      </w:r>
      <w:proofErr w:type="spellEnd"/>
      <w:r>
        <w:t xml:space="preserve"> and Cordell Bank National Marine Sanctuaries. Proposed changes to the shipping lanes would move longitudinal shipping traffic offshore, and there was concern that this may increase the risk to fin whales. There were several complications that limited our ability to address this research question. There </w:t>
      </w:r>
      <w:r w:rsidR="00D76FAD">
        <w:t>was</w:t>
      </w:r>
      <w:r>
        <w:t xml:space="preserve"> a maximum of two deployments per survey</w:t>
      </w:r>
      <w:r w:rsidR="00D76FAD">
        <w:t xml:space="preserve">, and many drifts were short in duration. Also, low-frequency noise complicated our ability to detect calls from these species on some portions of our deployments. In total, we were only able to collect limited data on these two species in the area of interest. Given the large detection range of these species, we are unable to determine how close the animals were to the recorder, or if the animals were within or offshore of the sanctuary boundaries. </w:t>
      </w:r>
    </w:p>
    <w:p w14:paraId="0EB744C9" w14:textId="27D682AD" w:rsidR="00D76FAD" w:rsidRDefault="00D76FAD" w:rsidP="00BE45CA"/>
    <w:p w14:paraId="6B5FEE67" w14:textId="41CD19B4" w:rsidR="00D76FAD" w:rsidRDefault="00D76FAD" w:rsidP="00BE45CA">
      <w:r>
        <w:t xml:space="preserve">If these types of data are needed in the future, there are several PAM solutions that may prove beneficial. Preliminary methods have been developed to localization calls from clustered drifting recorders (see online summary: </w:t>
      </w:r>
      <w:hyperlink r:id="rId71" w:history="1">
        <w:r w:rsidRPr="00D76FAD">
          <w:rPr>
            <w:rStyle w:val="Hyperlink"/>
          </w:rPr>
          <w:t>Modeling Habitat Use</w:t>
        </w:r>
      </w:hyperlink>
      <w:r>
        <w:t xml:space="preserve">).  Vector sensors allow estimation of bearing angle to the sound source such that localization can be completed with one or two sensors. Alternatively, PAM-equipped gliders may be useful for offshore detection of marine mammal species. </w:t>
      </w:r>
    </w:p>
    <w:p w14:paraId="32447061" w14:textId="77777777" w:rsidR="00D76FAD" w:rsidRDefault="00D76FAD" w:rsidP="00BE45CA"/>
    <w:p w14:paraId="4BE200AB" w14:textId="434142F5" w:rsidR="00D76FAD" w:rsidRDefault="00D76FAD" w:rsidP="00BE45CA"/>
    <w:p w14:paraId="39B28BAB" w14:textId="11A4F0B9" w:rsidR="00D76FAD" w:rsidRDefault="00D76FAD" w:rsidP="00BE45CA"/>
    <w:p w14:paraId="7FB39543" w14:textId="66BC7564" w:rsidR="00D76FAD" w:rsidRPr="00D76FAD" w:rsidRDefault="00D76FAD" w:rsidP="00BE45CA">
      <w:pPr>
        <w:rPr>
          <w:b/>
          <w:bCs/>
        </w:rPr>
      </w:pPr>
      <w:r w:rsidRPr="00D76FAD">
        <w:rPr>
          <w:b/>
          <w:bCs/>
        </w:rPr>
        <w:lastRenderedPageBreak/>
        <w:t>Future Directions</w:t>
      </w:r>
    </w:p>
    <w:p w14:paraId="317ADAE3" w14:textId="77777777" w:rsidR="00D76FAD" w:rsidRDefault="00D76FAD" w:rsidP="00BE45CA"/>
    <w:p w14:paraId="7F7B0A13" w14:textId="00C2A13C" w:rsidR="00D76FAD" w:rsidRDefault="009E3F45" w:rsidP="00D76FAD">
      <w:r>
        <w:t xml:space="preserve">We are grateful for this collaboration, but unfortunately, SWFSC will no longer be conducting the Adrift project, and it is unclear if another partner will lead this effort in the future. SWFSC will be focusing their PAM efforts on underwater gliders in the wind energy areas and there are no current plans to work in this region at the moment. </w:t>
      </w:r>
      <w:r w:rsidR="003A0965">
        <w:t xml:space="preserve">BOEM will be leading an effort to engage government, academic, non-profit and industry partners to develop a west coast PAM network. We encourage the sanctuaries to participate in this effort. </w:t>
      </w:r>
    </w:p>
    <w:p w14:paraId="45B03850" w14:textId="146D33C7" w:rsidR="003A0965" w:rsidRDefault="003A0965" w:rsidP="00D76FAD"/>
    <w:p w14:paraId="3C6808A6" w14:textId="24119B59" w:rsidR="003A0965" w:rsidRDefault="003A0965" w:rsidP="00D76FAD">
      <w:r>
        <w:t xml:space="preserve">The valuable insights gained on deep-diving species suggests that there is great value in coordinating some level of passive acoustic monitoring during the ACCESS surveys. This monitoring should include high sampling rates to accommodate detection of odontocete species, and may include drifting recorders, self-contained towed hydrophone arrays (towed </w:t>
      </w:r>
      <w:proofErr w:type="spellStart"/>
      <w:r>
        <w:t>soundtraps</w:t>
      </w:r>
      <w:proofErr w:type="spellEnd"/>
      <w:r>
        <w:t xml:space="preserve">), or underwater gliders. Note that vessel noise interferes with baleen whale detection with towed arrays, and vessel </w:t>
      </w:r>
      <w:proofErr w:type="spellStart"/>
      <w:r>
        <w:t>depthsounder</w:t>
      </w:r>
      <w:proofErr w:type="spellEnd"/>
      <w:r>
        <w:t xml:space="preserve"> noise can interfere with detection of beaked whales. Most underwater gliders are costly and require highly trained technicians. Smaller user-friendly underwater gliders may provide a more cost-effective approach to offshore monitoring in the sanctuary. </w:t>
      </w:r>
    </w:p>
    <w:p w14:paraId="2E8406DE" w14:textId="77777777" w:rsidR="00D76FAD" w:rsidRDefault="00D76FAD" w:rsidP="00D76FAD"/>
    <w:p w14:paraId="512C1313" w14:textId="4224CB93" w:rsidR="00D76FAD" w:rsidRDefault="00D76FAD" w:rsidP="00D76FAD">
      <w:r>
        <w:t xml:space="preserve">We recommend future ACCESS surveys consider collaborating with the </w:t>
      </w:r>
      <w:proofErr w:type="spellStart"/>
      <w:r>
        <w:t>Simonis</w:t>
      </w:r>
      <w:proofErr w:type="spellEnd"/>
      <w:r>
        <w:t xml:space="preserve"> Lab at San Francisco State University. Researcher and professor Anne </w:t>
      </w:r>
      <w:proofErr w:type="spellStart"/>
      <w:r>
        <w:t>Simonis</w:t>
      </w:r>
      <w:proofErr w:type="spellEnd"/>
      <w:r>
        <w:t xml:space="preserve"> was with the Adrift Team and was vital in coordinating equipment with the ACCESS survey vessel. </w:t>
      </w:r>
      <w:r w:rsidR="003A0965">
        <w:t xml:space="preserve">Dr. </w:t>
      </w:r>
      <w:proofErr w:type="spellStart"/>
      <w:r w:rsidR="003A0965">
        <w:t>Simonis</w:t>
      </w:r>
      <w:proofErr w:type="spellEnd"/>
      <w:r w:rsidR="003A0965">
        <w:t xml:space="preserve"> also has experience with towed arrays and could be a competent partner for modest glider operations. </w:t>
      </w:r>
      <w:r>
        <w:t xml:space="preserve">This collaboration would provide students with valuable hands-on experience, encourage additional student research that would serve the sanctuaries, and would be more cost-effective than collaboration with a more remote partner. </w:t>
      </w:r>
    </w:p>
    <w:p w14:paraId="058A7D7C" w14:textId="4FCCD98C" w:rsidR="00D76FAD" w:rsidRDefault="00D76FAD" w:rsidP="00BE45CA">
      <w:pPr>
        <w:sectPr w:rsidR="00D76FAD"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126" w:name="_Toc177733661"/>
      <w:bookmarkStart w:id="127" w:name="_Toc185851675"/>
      <w:r>
        <w:lastRenderedPageBreak/>
        <w:t>References</w:t>
      </w:r>
      <w:bookmarkEnd w:id="126"/>
      <w:bookmarkEnd w:id="127"/>
      <w:r w:rsidR="006D48F9">
        <w:t xml:space="preserve"> </w:t>
      </w:r>
    </w:p>
    <w:p w14:paraId="6B37F31E" w14:textId="3106A11F"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Deakos MH, Andrews K. 2006. Acoustic properties of humpback whale songs. The Journal of the Acoustical Society of America. 120(2):1103–1110. </w:t>
      </w:r>
      <w:hyperlink r:id="rId72"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666001C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73"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0C31B94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Fregosi S, Thomas L, Harris D, Griffiths ET. 2021. Acoustic detection range and population density of Cuvier’s beaked whales estimated from near-surface hydrophones. The Journal of the Acoustical Society of America. 149(1):111–125. </w:t>
      </w:r>
      <w:hyperlink r:id="rId74"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6A9E1EF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r w:rsidRPr="00F97EF5">
        <w:rPr>
          <w:rFonts w:ascii="Times New Roman" w:hAnsi="Times New Roman" w:cs="Times New Roman"/>
          <w:i/>
          <w:iCs/>
        </w:rPr>
        <w:t>Ziphius cavirostris</w:t>
      </w:r>
      <w:r w:rsidRPr="00826252">
        <w:rPr>
          <w:rFonts w:ascii="Times New Roman" w:hAnsi="Times New Roman" w:cs="Times New Roman"/>
        </w:rPr>
        <w:t xml:space="preserve">) density and abundance along the U.S. West Coast from drifting hydrophone recorders. Marine Mammal Science. 38(2):517–538. </w:t>
      </w:r>
      <w:hyperlink r:id="rId75"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4F17478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76"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4B1F85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slin WAM, Whitehead H, Gero S. 2018. Automatic acoustic estimation of sperm whale size distributions achieved through machine recognition of on-axis clicks. The Journal of the Acoustical Society of America. 144(6):3485–3495. </w:t>
      </w:r>
      <w:hyperlink r:id="rId77"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13634D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arretta JV. 2023. U.S. Pacific marine mammal stock assessments: 2022. </w:t>
      </w:r>
      <w:hyperlink r:id="rId78"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63B2D28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lapham PJ hillip, Mattila DK. 1990. Humpback Whale Songs as Indicators of Migration Routes. Marine Mammal Science. 6(2):155–160. </w:t>
      </w:r>
      <w:hyperlink r:id="rId79"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5E4337B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roll DA, Clark CW, Acevedo A, Tershy B, Flores S, Gedamke J, Urban J. 2002. Only male fin whales sing loud songs. Nature. 417(6891):809–809. </w:t>
      </w:r>
      <w:hyperlink r:id="rId80"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53BC796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Dunlop RA, Cato DH, Noad MJ. 2008. Non-song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81"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008A918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dds-Walton PL. 1997. Acoustic Communication Signals of Mysticete Whales. Bioacoustics. 8(1–2):47–60. </w:t>
      </w:r>
      <w:hyperlink r:id="rId82"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5EFCCBF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rbe C, Schoeman RP, Peel D, Smith JN. 2021. It Often Howls More than It Chugs: Wind versus Ship Noise Under Water in Australia’s Maritime Regions. Journal of Marine Science and Engineering. 9(5):472. </w:t>
      </w:r>
      <w:hyperlink r:id="rId83"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2329B53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Roch MA, Soldevilla MS, Wiggins SM, Garrison LP, Hildebrand JA. 2017. Automated classification of dolphin echolocation click types from the Gulf of Mexico. PLOS Computational Biology. 13(12):e1005823. </w:t>
      </w:r>
      <w:hyperlink r:id="rId84"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121A1FA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85"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Hayslip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Mesoplodon gingkodens</w:t>
      </w:r>
      <w:r w:rsidRPr="00826252">
        <w:rPr>
          <w:rFonts w:ascii="Times New Roman" w:hAnsi="Times New Roman" w:cs="Times New Roman"/>
        </w:rPr>
        <w:t xml:space="preserve">): acoustics, genetics, and biological observations off Baja California, Mexico. Marine Mammal Science. </w:t>
      </w:r>
    </w:p>
    <w:p w14:paraId="1C84F5F2" w14:textId="0F3C27C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86"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11CDB67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87"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1BDC975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rosky SM, Širović A, Roche L, Baumann-Pickering S, Wiggins SM, Hildebrand JA. 2012. Bryde’s whale seasonal range expansion and increasing presence in the Southern California Bight from 2000 to 2010. Deep Sea Research. 65:125–132. </w:t>
      </w:r>
      <w:hyperlink r:id="rId88"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78A5D3D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Largier JL, Magnell BA, Winant CD. 1993. Subtidal circulation over the northern California shelf. Journal of Geophysical Research: Oceans. 98(C10):18147–18179. </w:t>
      </w:r>
      <w:hyperlink r:id="rId89"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0CBCE20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Calambokidis J, Teranishi AM, Hildebrand JA. 2001. The acoustic calls of blue whales off California with gender data. The Journal of the Acoustical Society of America. 109(4):1728–1735. </w:t>
      </w:r>
      <w:hyperlink r:id="rId90"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453726C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øhl B, Wahlberg M, Madsen PT, Miller LA, Surlykke A. 2000. Sperm whale clicks: Directionality and source level revisited. The Journal of the Acoustical Society of America. 107(1):638–648. </w:t>
      </w:r>
      <w:hyperlink r:id="rId91"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6FD7F8D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Behaviour. 74(4):881–894. </w:t>
      </w:r>
      <w:hyperlink r:id="rId92"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4B72015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Posdaljian N, Solsona-Berga A, Hildebrand JA, Soderstjerna C, Wiggins SM, Lenssen K, Baumann-Pickering S. 2023. Sperm Whales Demographics in the Gulf of Alaska and Bering Sea/Aleutian Islands: An Overlooked Female Habitat. </w:t>
      </w:r>
      <w:hyperlink r:id="rId93"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6FAA00C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94"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67EBD50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95"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5D57B95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96"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096D417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Romagosa M, Pérez-Jorge S, Cascão I, Mouriño H, Lehodey P, Pereira A, Marques TA, Matias L, Silva MA. 2021. Food talk: 40-Hz fin whale calls are associated with prey biomass. Proceedings of the Royal Society B: Biological Sciences. 288(1954):20211156. </w:t>
      </w:r>
      <w:hyperlink r:id="rId97"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3F75B21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Margolina T, Santora JA, Kudela RM, Chavez FP, Pennington JT, Wahl C, Michisaki R, et al. 2019. Humpback whale song occurrence reflects ecosystem variability in feeding and migratory habitat of the northeast Pacific. PLOS ONE. 14(9):e0222456. </w:t>
      </w:r>
      <w:hyperlink r:id="rId98"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213F301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imonis AE. 2020. Passive Acoustic Survey Of Deep-Diving Odontocetes in the California Current Ecosystem 2018: Final Report. NOAA-TM-NMFS-SWFSC-630. </w:t>
      </w:r>
      <w:hyperlink r:id="rId99"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1023F01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 Wiggins S, Hildebrand J. 2010. Spatio-temporal comparison of Pacific white-sided dolphin echolocation click types. Aquat Biol. 9:49–62. </w:t>
      </w:r>
      <w:hyperlink r:id="rId100"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4DBE7C1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S, Baumann-Pickering S, Cholewiak D, Hodge LEW, Oleson EM, Rankin S. 2017. Geographic variation in Risso’s dolphin echolocation click spectra. The Journal of the Acoustical Society of America. 142(2):599–617. </w:t>
      </w:r>
      <w:hyperlink r:id="rId101"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1FAC7B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Soldevilla MS, Henderson EE, Campbell GS, Wiggins SM, Hildebrand JA, Roch MA. 2008. Classification of Risso’s and Pacific white-sided dolphins using spectral properties of echolocation clicks. The Journal of the Acoustical Society of America. 124(1):609–624.</w:t>
      </w:r>
      <w:hyperlink r:id="rId102"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371C903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sona-Berga A, Posdaljian N, Hildebrand JA, Baumann-Pickering S. 2022. Echolocation repetition rate as a proxy to monitor population structure and dynamics of sperm whales. Remote Sensing in Ecology and Conservation. 8(6):827–840. </w:t>
      </w:r>
      <w:hyperlink r:id="rId103"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5DD6685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uthall B, Mazurek R, Eriksen R. 2023. Vulnerability Index to Scale Effects of Offshore Renewable Energy on Marine Mammals and Sea Turtles Off the U.S. West Coast (VIMMS). Aptos, CA: Southall Environmental Associates, Inc. Report No.: BOEM-2023-057.  </w:t>
      </w:r>
      <w:hyperlink r:id="rId104"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056EFA2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Swalethorp R, Alksne M, Santora JA, Hazen EL, Leising A, Satterthwaite E, Sydeman WJ, Anderson CR, Auth TD, et al. 2024. State of the California Current Ecosystem report in 2022: a tale of two La Niñas. Front Mar Sci. 11. </w:t>
      </w:r>
      <w:hyperlink r:id="rId105"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0D7F646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estell A, Rowell TJ, Posdaljian N, Solsona-Berga A, Van Parijs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106"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6B3B08F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Wiggins SM, Hildebrand JA. 2007. High-frequency Acoustic Recording Package (HARP) for broad-band, long-term marine mammal monitoring. In: 2007 Symposium on Underwater Technology and Workshop on Scientific Use of Submarine Cables and Related Technologies. Tokyo, Japan: IEEE. p. 551–557. . </w:t>
      </w:r>
      <w:hyperlink r:id="rId107"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52D41E9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Ladegaard M, Simon M, Stafford K, Sakai T, Laidre K. 2024. Accurate species classification of Arctic toothed whale echolocation clicks using one-third octave ratios. The Journal of the Acoustical Society of America. 155:2359–2370. </w:t>
      </w:r>
      <w:hyperlink r:id="rId108"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2EA62A2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ZoBell VM, Hildebrand JA, Frasier KE. 2024. Comparing pre-industrial and modern ocean noise levels in the Santa Barbara Channel. Marine Pollution Bulletin. 202:116379. </w:t>
      </w:r>
      <w:hyperlink r:id="rId109"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128" w:name="_Ref174960361"/>
      <w:bookmarkStart w:id="129"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130" w:name="_Ref178249358"/>
      <w:bookmarkStart w:id="131" w:name="_Ref178249366"/>
      <w:bookmarkStart w:id="132" w:name="_Ref178249930"/>
      <w:bookmarkStart w:id="133" w:name="_Ref178250220"/>
      <w:bookmarkStart w:id="134" w:name="_Ref178250528"/>
      <w:bookmarkStart w:id="135" w:name="_Toc185851676"/>
      <w:r>
        <w:lastRenderedPageBreak/>
        <w:t>Adrift Expanded Datasets</w:t>
      </w:r>
      <w:bookmarkEnd w:id="128"/>
      <w:bookmarkEnd w:id="129"/>
      <w:bookmarkEnd w:id="130"/>
      <w:bookmarkEnd w:id="131"/>
      <w:bookmarkEnd w:id="132"/>
      <w:bookmarkEnd w:id="133"/>
      <w:bookmarkEnd w:id="134"/>
      <w:bookmarkEnd w:id="135"/>
    </w:p>
    <w:p w14:paraId="5867E4D8" w14:textId="5EE55D7F"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4E5C09">
        <w:t xml:space="preserve">Table </w:t>
      </w:r>
      <w:r w:rsidR="004E5C09">
        <w:rPr>
          <w:noProof/>
        </w:rPr>
        <w:t>A</w:t>
      </w:r>
      <w:r w:rsidR="004E5C09">
        <w:noBreakHyphen/>
      </w:r>
      <w:r w:rsidR="004E5C09">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4E5C09">
        <w:t xml:space="preserve">Figure </w:t>
      </w:r>
      <w:r w:rsidR="004E5C09">
        <w:rPr>
          <w:noProof/>
        </w:rPr>
        <w:t>3</w:t>
      </w:r>
      <w:r w:rsidR="004E5C09">
        <w:t>.</w:t>
      </w:r>
      <w:r w:rsidR="004E5C09">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7A1AA955" w:rsidR="00834717" w:rsidRDefault="00834717" w:rsidP="00834717">
      <w:pPr>
        <w:pStyle w:val="TableTitle"/>
      </w:pPr>
      <w:bookmarkStart w:id="136" w:name="_Ref177975474"/>
      <w:bookmarkStart w:id="137" w:name="_Ref177975469"/>
      <w:bookmarkStart w:id="138" w:name="_Toc184649091"/>
      <w:r>
        <w:t xml:space="preserve">Table </w:t>
      </w:r>
      <w:fldSimple w:instr=" STYLEREF 7 \s ">
        <w:r w:rsidR="004E5C09">
          <w:rPr>
            <w:noProof/>
          </w:rPr>
          <w:t>A</w:t>
        </w:r>
      </w:fldSimple>
      <w:r w:rsidR="00453910">
        <w:noBreakHyphen/>
      </w:r>
      <w:fldSimple w:instr=" SEQ Appendix_Table \* ARABIC \s 7 ">
        <w:r w:rsidR="004E5C09">
          <w:rPr>
            <w:noProof/>
          </w:rPr>
          <w:t>1</w:t>
        </w:r>
      </w:fldSimple>
      <w:bookmarkEnd w:id="136"/>
      <w:r>
        <w:t xml:space="preserve">. </w:t>
      </w:r>
      <w:r w:rsidRPr="00C575F0">
        <w:t>Summary of Adrift deployments.</w:t>
      </w:r>
      <w:bookmarkEnd w:id="137"/>
      <w:bookmarkEnd w:id="138"/>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bookmarkEnd w:id="0"/>
    <w:p w14:paraId="082618E2" w14:textId="65AF2797" w:rsidR="00EB6988" w:rsidRDefault="00EB6988" w:rsidP="00F00B1D"/>
    <w:sectPr w:rsidR="00EB6988" w:rsidSect="00B63D69">
      <w:footerReference w:type="default" r:id="rId110"/>
      <w:pgSz w:w="12240" w:h="15840"/>
      <w:pgMar w:top="1440" w:right="1440" w:bottom="2880" w:left="1440" w:header="144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7" w:author="Shannon Rankin" w:date="2024-12-20T12:19:00Z" w:initials="SR">
    <w:p w14:paraId="2A4100B6" w14:textId="2F4F891E" w:rsidR="008054E3" w:rsidRDefault="008054E3">
      <w:pPr>
        <w:pStyle w:val="CommentText"/>
      </w:pPr>
      <w:r>
        <w:rPr>
          <w:rStyle w:val="CommentReference"/>
        </w:rPr>
        <w:annotationRef/>
      </w:r>
      <w:r>
        <w:t>Or all??? Check June/ju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100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0FDF37" w16cex:dateUtc="2024-12-20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100B6" w16cid:durableId="2B0FD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51D2C" w14:textId="77777777" w:rsidR="00D22AAE" w:rsidRDefault="00D22AAE" w:rsidP="004C275C">
      <w:r>
        <w:separator/>
      </w:r>
    </w:p>
    <w:p w14:paraId="134CE625" w14:textId="77777777" w:rsidR="00D22AAE" w:rsidRDefault="00D22AAE"/>
  </w:endnote>
  <w:endnote w:type="continuationSeparator" w:id="0">
    <w:p w14:paraId="30F619B8" w14:textId="77777777" w:rsidR="00D22AAE" w:rsidRDefault="00D22AAE" w:rsidP="004C275C">
      <w:r>
        <w:continuationSeparator/>
      </w:r>
    </w:p>
    <w:p w14:paraId="6C4581C1" w14:textId="77777777" w:rsidR="00D22AAE" w:rsidRDefault="00D22A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D22AAE"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933D7" w14:textId="77777777" w:rsidR="00D22AAE" w:rsidRDefault="00D22AAE" w:rsidP="004C275C">
      <w:r>
        <w:separator/>
      </w:r>
    </w:p>
    <w:p w14:paraId="527680D1" w14:textId="77777777" w:rsidR="00D22AAE" w:rsidRDefault="00D22AAE"/>
  </w:footnote>
  <w:footnote w:type="continuationSeparator" w:id="0">
    <w:p w14:paraId="45DA1C17" w14:textId="77777777" w:rsidR="00D22AAE" w:rsidRDefault="00D22AAE" w:rsidP="004C275C">
      <w:r>
        <w:continuationSeparator/>
      </w:r>
    </w:p>
    <w:p w14:paraId="5B746709" w14:textId="77777777" w:rsidR="00D22AAE" w:rsidRDefault="00D22AA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7884B80"/>
    <w:multiLevelType w:val="hybridMultilevel"/>
    <w:tmpl w:val="6BBC9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3A0E05"/>
    <w:multiLevelType w:val="hybridMultilevel"/>
    <w:tmpl w:val="F6EA2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98778C8"/>
    <w:multiLevelType w:val="hybridMultilevel"/>
    <w:tmpl w:val="DABCE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412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3"/>
  </w:num>
  <w:num w:numId="4">
    <w:abstractNumId w:val="14"/>
  </w:num>
  <w:num w:numId="5">
    <w:abstractNumId w:val="12"/>
  </w:num>
  <w:num w:numId="6">
    <w:abstractNumId w:val="6"/>
  </w:num>
  <w:num w:numId="7">
    <w:abstractNumId w:val="17"/>
  </w:num>
  <w:num w:numId="8">
    <w:abstractNumId w:val="31"/>
  </w:num>
  <w:num w:numId="9">
    <w:abstractNumId w:val="25"/>
  </w:num>
  <w:num w:numId="10">
    <w:abstractNumId w:val="1"/>
  </w:num>
  <w:num w:numId="11">
    <w:abstractNumId w:val="7"/>
  </w:num>
  <w:num w:numId="12">
    <w:abstractNumId w:val="29"/>
  </w:num>
  <w:num w:numId="13">
    <w:abstractNumId w:val="38"/>
  </w:num>
  <w:num w:numId="14">
    <w:abstractNumId w:val="8"/>
  </w:num>
  <w:num w:numId="15">
    <w:abstractNumId w:val="3"/>
  </w:num>
  <w:num w:numId="16">
    <w:abstractNumId w:val="0"/>
  </w:num>
  <w:num w:numId="17">
    <w:abstractNumId w:val="30"/>
  </w:num>
  <w:num w:numId="18">
    <w:abstractNumId w:val="19"/>
  </w:num>
  <w:num w:numId="19">
    <w:abstractNumId w:val="35"/>
  </w:num>
  <w:num w:numId="20">
    <w:abstractNumId w:val="36"/>
  </w:num>
  <w:num w:numId="21">
    <w:abstractNumId w:val="39"/>
  </w:num>
  <w:num w:numId="22">
    <w:abstractNumId w:val="34"/>
  </w:num>
  <w:num w:numId="23">
    <w:abstractNumId w:val="28"/>
  </w:num>
  <w:num w:numId="24">
    <w:abstractNumId w:val="26"/>
  </w:num>
  <w:num w:numId="25">
    <w:abstractNumId w:val="5"/>
  </w:num>
  <w:num w:numId="26">
    <w:abstractNumId w:val="33"/>
  </w:num>
  <w:num w:numId="27">
    <w:abstractNumId w:val="27"/>
  </w:num>
  <w:num w:numId="28">
    <w:abstractNumId w:val="20"/>
  </w:num>
  <w:num w:numId="29">
    <w:abstractNumId w:val="24"/>
  </w:num>
  <w:num w:numId="30">
    <w:abstractNumId w:val="18"/>
  </w:num>
  <w:num w:numId="31">
    <w:abstractNumId w:val="21"/>
  </w:num>
  <w:num w:numId="32">
    <w:abstractNumId w:val="11"/>
  </w:num>
  <w:num w:numId="33">
    <w:abstractNumId w:val="15"/>
  </w:num>
  <w:num w:numId="34">
    <w:abstractNumId w:val="22"/>
  </w:num>
  <w:num w:numId="35">
    <w:abstractNumId w:val="32"/>
  </w:num>
  <w:num w:numId="36">
    <w:abstractNumId w:val="37"/>
  </w:num>
  <w:num w:numId="37">
    <w:abstractNumId w:val="2"/>
  </w:num>
  <w:num w:numId="38">
    <w:abstractNumId w:val="23"/>
  </w:num>
  <w:num w:numId="39">
    <w:abstractNumId w:val="16"/>
  </w:num>
  <w:num w:numId="40">
    <w:abstractNumId w:val="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Rankin">
    <w15:presenceInfo w15:providerId="AD" w15:userId="S-1-5-21-1625102663-4013227018-1311561448-386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3FEE"/>
    <w:rsid w:val="00007476"/>
    <w:rsid w:val="00014473"/>
    <w:rsid w:val="00015339"/>
    <w:rsid w:val="000165DF"/>
    <w:rsid w:val="00022BA8"/>
    <w:rsid w:val="00027D50"/>
    <w:rsid w:val="00031785"/>
    <w:rsid w:val="00034C70"/>
    <w:rsid w:val="00034E9B"/>
    <w:rsid w:val="00034F09"/>
    <w:rsid w:val="00034FBE"/>
    <w:rsid w:val="00036CC5"/>
    <w:rsid w:val="000418EC"/>
    <w:rsid w:val="0004200D"/>
    <w:rsid w:val="000421A7"/>
    <w:rsid w:val="00046C92"/>
    <w:rsid w:val="000525C2"/>
    <w:rsid w:val="00055E09"/>
    <w:rsid w:val="000573C9"/>
    <w:rsid w:val="00057BD7"/>
    <w:rsid w:val="00062FA0"/>
    <w:rsid w:val="000658B9"/>
    <w:rsid w:val="00077BE7"/>
    <w:rsid w:val="000848C6"/>
    <w:rsid w:val="00095F22"/>
    <w:rsid w:val="00097FBF"/>
    <w:rsid w:val="000A35A3"/>
    <w:rsid w:val="000A3A17"/>
    <w:rsid w:val="000B02B3"/>
    <w:rsid w:val="000B1CBE"/>
    <w:rsid w:val="000B50BA"/>
    <w:rsid w:val="000B6CBA"/>
    <w:rsid w:val="000B78AB"/>
    <w:rsid w:val="000C2637"/>
    <w:rsid w:val="000C6578"/>
    <w:rsid w:val="000D3B6B"/>
    <w:rsid w:val="000D51FD"/>
    <w:rsid w:val="000E0F50"/>
    <w:rsid w:val="000E343F"/>
    <w:rsid w:val="000E615D"/>
    <w:rsid w:val="000F01C8"/>
    <w:rsid w:val="000F359A"/>
    <w:rsid w:val="000F4AFA"/>
    <w:rsid w:val="001025D5"/>
    <w:rsid w:val="00105DE5"/>
    <w:rsid w:val="0010621C"/>
    <w:rsid w:val="00106D15"/>
    <w:rsid w:val="0011032B"/>
    <w:rsid w:val="00114645"/>
    <w:rsid w:val="0011572A"/>
    <w:rsid w:val="0011613F"/>
    <w:rsid w:val="001170E3"/>
    <w:rsid w:val="00125454"/>
    <w:rsid w:val="0012561B"/>
    <w:rsid w:val="00127A63"/>
    <w:rsid w:val="001323BC"/>
    <w:rsid w:val="00132991"/>
    <w:rsid w:val="00134DCE"/>
    <w:rsid w:val="00144529"/>
    <w:rsid w:val="0014558A"/>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2ECD"/>
    <w:rsid w:val="00196B56"/>
    <w:rsid w:val="00197D24"/>
    <w:rsid w:val="001A19F3"/>
    <w:rsid w:val="001A7794"/>
    <w:rsid w:val="001B0496"/>
    <w:rsid w:val="001B3F4F"/>
    <w:rsid w:val="001B5593"/>
    <w:rsid w:val="001C196F"/>
    <w:rsid w:val="001C2266"/>
    <w:rsid w:val="001C40BD"/>
    <w:rsid w:val="001C4281"/>
    <w:rsid w:val="001C52E7"/>
    <w:rsid w:val="001C5B60"/>
    <w:rsid w:val="001D5240"/>
    <w:rsid w:val="001E30E8"/>
    <w:rsid w:val="001E3788"/>
    <w:rsid w:val="001E4CBD"/>
    <w:rsid w:val="001E4D5B"/>
    <w:rsid w:val="001E4FAB"/>
    <w:rsid w:val="001E63A4"/>
    <w:rsid w:val="001E73EE"/>
    <w:rsid w:val="001F4E39"/>
    <w:rsid w:val="001F4F94"/>
    <w:rsid w:val="002018BC"/>
    <w:rsid w:val="00202559"/>
    <w:rsid w:val="00204CC4"/>
    <w:rsid w:val="002051E6"/>
    <w:rsid w:val="00206281"/>
    <w:rsid w:val="00206976"/>
    <w:rsid w:val="00210E9C"/>
    <w:rsid w:val="00212056"/>
    <w:rsid w:val="00212A9E"/>
    <w:rsid w:val="00213292"/>
    <w:rsid w:val="0021338F"/>
    <w:rsid w:val="00222355"/>
    <w:rsid w:val="0022254A"/>
    <w:rsid w:val="00223C34"/>
    <w:rsid w:val="00224F59"/>
    <w:rsid w:val="002305E7"/>
    <w:rsid w:val="0023064C"/>
    <w:rsid w:val="00230B02"/>
    <w:rsid w:val="002319B6"/>
    <w:rsid w:val="00234201"/>
    <w:rsid w:val="00234C29"/>
    <w:rsid w:val="00235649"/>
    <w:rsid w:val="00241946"/>
    <w:rsid w:val="002424A9"/>
    <w:rsid w:val="00246B4C"/>
    <w:rsid w:val="00250322"/>
    <w:rsid w:val="00251AC9"/>
    <w:rsid w:val="00252A9F"/>
    <w:rsid w:val="00254089"/>
    <w:rsid w:val="0025670A"/>
    <w:rsid w:val="00260687"/>
    <w:rsid w:val="00261559"/>
    <w:rsid w:val="00261A6A"/>
    <w:rsid w:val="00265550"/>
    <w:rsid w:val="00265FFA"/>
    <w:rsid w:val="00267843"/>
    <w:rsid w:val="00267B61"/>
    <w:rsid w:val="00270074"/>
    <w:rsid w:val="002739C1"/>
    <w:rsid w:val="00275919"/>
    <w:rsid w:val="00276F89"/>
    <w:rsid w:val="002772FF"/>
    <w:rsid w:val="002773EC"/>
    <w:rsid w:val="00287F6C"/>
    <w:rsid w:val="00294525"/>
    <w:rsid w:val="0029603B"/>
    <w:rsid w:val="002977BA"/>
    <w:rsid w:val="002A327D"/>
    <w:rsid w:val="002A5995"/>
    <w:rsid w:val="002A73D3"/>
    <w:rsid w:val="002B0EAA"/>
    <w:rsid w:val="002B1EBE"/>
    <w:rsid w:val="002B2F88"/>
    <w:rsid w:val="002B3DDD"/>
    <w:rsid w:val="002C349A"/>
    <w:rsid w:val="002C67E4"/>
    <w:rsid w:val="002D07CB"/>
    <w:rsid w:val="002D0E3A"/>
    <w:rsid w:val="002D16F2"/>
    <w:rsid w:val="002D2652"/>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072E"/>
    <w:rsid w:val="00332966"/>
    <w:rsid w:val="00332B5F"/>
    <w:rsid w:val="003338E3"/>
    <w:rsid w:val="00337BF1"/>
    <w:rsid w:val="0034106F"/>
    <w:rsid w:val="00342146"/>
    <w:rsid w:val="003430C8"/>
    <w:rsid w:val="003443AA"/>
    <w:rsid w:val="003467A0"/>
    <w:rsid w:val="00351290"/>
    <w:rsid w:val="0035277F"/>
    <w:rsid w:val="0035409C"/>
    <w:rsid w:val="00354256"/>
    <w:rsid w:val="003614FA"/>
    <w:rsid w:val="0036213C"/>
    <w:rsid w:val="00362FA2"/>
    <w:rsid w:val="00365C76"/>
    <w:rsid w:val="003669DB"/>
    <w:rsid w:val="003705C6"/>
    <w:rsid w:val="00371E39"/>
    <w:rsid w:val="0037245D"/>
    <w:rsid w:val="003815FA"/>
    <w:rsid w:val="00382DC5"/>
    <w:rsid w:val="00382EFD"/>
    <w:rsid w:val="00391362"/>
    <w:rsid w:val="00392C58"/>
    <w:rsid w:val="00393638"/>
    <w:rsid w:val="003A0492"/>
    <w:rsid w:val="003A0965"/>
    <w:rsid w:val="003A4D8F"/>
    <w:rsid w:val="003B3174"/>
    <w:rsid w:val="003B5A84"/>
    <w:rsid w:val="003B6382"/>
    <w:rsid w:val="003C6D6F"/>
    <w:rsid w:val="003C7321"/>
    <w:rsid w:val="003D44C5"/>
    <w:rsid w:val="003D7AE7"/>
    <w:rsid w:val="003D7EFA"/>
    <w:rsid w:val="003E2C4B"/>
    <w:rsid w:val="003E552D"/>
    <w:rsid w:val="003F6BF6"/>
    <w:rsid w:val="004018E6"/>
    <w:rsid w:val="00401B00"/>
    <w:rsid w:val="0040227F"/>
    <w:rsid w:val="00402FD9"/>
    <w:rsid w:val="0040385A"/>
    <w:rsid w:val="00404A3F"/>
    <w:rsid w:val="00406CCF"/>
    <w:rsid w:val="00407825"/>
    <w:rsid w:val="00415DD9"/>
    <w:rsid w:val="00417680"/>
    <w:rsid w:val="004206F5"/>
    <w:rsid w:val="00421B40"/>
    <w:rsid w:val="00421F94"/>
    <w:rsid w:val="00430A6E"/>
    <w:rsid w:val="004348A6"/>
    <w:rsid w:val="0043698A"/>
    <w:rsid w:val="00437644"/>
    <w:rsid w:val="0044011E"/>
    <w:rsid w:val="00441E84"/>
    <w:rsid w:val="00442111"/>
    <w:rsid w:val="00442BE6"/>
    <w:rsid w:val="00450468"/>
    <w:rsid w:val="00450B0B"/>
    <w:rsid w:val="004529F1"/>
    <w:rsid w:val="00453910"/>
    <w:rsid w:val="00455083"/>
    <w:rsid w:val="00455BD5"/>
    <w:rsid w:val="00456AE0"/>
    <w:rsid w:val="00460F56"/>
    <w:rsid w:val="00460F81"/>
    <w:rsid w:val="00461A9E"/>
    <w:rsid w:val="00463BF6"/>
    <w:rsid w:val="00464EDF"/>
    <w:rsid w:val="0047389D"/>
    <w:rsid w:val="00477414"/>
    <w:rsid w:val="00482B96"/>
    <w:rsid w:val="00487ABF"/>
    <w:rsid w:val="00493614"/>
    <w:rsid w:val="00493B20"/>
    <w:rsid w:val="00493EB4"/>
    <w:rsid w:val="00495013"/>
    <w:rsid w:val="00495F5F"/>
    <w:rsid w:val="0049686F"/>
    <w:rsid w:val="00497281"/>
    <w:rsid w:val="004A45FB"/>
    <w:rsid w:val="004A6F05"/>
    <w:rsid w:val="004A7D02"/>
    <w:rsid w:val="004B3921"/>
    <w:rsid w:val="004B60A7"/>
    <w:rsid w:val="004B7A30"/>
    <w:rsid w:val="004C1040"/>
    <w:rsid w:val="004C275C"/>
    <w:rsid w:val="004C3337"/>
    <w:rsid w:val="004C4E22"/>
    <w:rsid w:val="004C7713"/>
    <w:rsid w:val="004D174C"/>
    <w:rsid w:val="004D21B6"/>
    <w:rsid w:val="004D4FB6"/>
    <w:rsid w:val="004D7C46"/>
    <w:rsid w:val="004D7DDE"/>
    <w:rsid w:val="004E1E77"/>
    <w:rsid w:val="004E32F5"/>
    <w:rsid w:val="004E5197"/>
    <w:rsid w:val="004E5C09"/>
    <w:rsid w:val="004E5FBC"/>
    <w:rsid w:val="004F127E"/>
    <w:rsid w:val="004F4D47"/>
    <w:rsid w:val="004F7DCE"/>
    <w:rsid w:val="004F7E45"/>
    <w:rsid w:val="0050008B"/>
    <w:rsid w:val="00503449"/>
    <w:rsid w:val="005054B1"/>
    <w:rsid w:val="00506B76"/>
    <w:rsid w:val="00513DD9"/>
    <w:rsid w:val="005160B8"/>
    <w:rsid w:val="00517359"/>
    <w:rsid w:val="00523652"/>
    <w:rsid w:val="00524B0E"/>
    <w:rsid w:val="00524F98"/>
    <w:rsid w:val="00524FF3"/>
    <w:rsid w:val="005257BA"/>
    <w:rsid w:val="005323B4"/>
    <w:rsid w:val="00535830"/>
    <w:rsid w:val="00536AE7"/>
    <w:rsid w:val="00536D88"/>
    <w:rsid w:val="00540842"/>
    <w:rsid w:val="005419B5"/>
    <w:rsid w:val="00543810"/>
    <w:rsid w:val="00543847"/>
    <w:rsid w:val="00550DDA"/>
    <w:rsid w:val="0056015F"/>
    <w:rsid w:val="00565B83"/>
    <w:rsid w:val="005674E6"/>
    <w:rsid w:val="00572DED"/>
    <w:rsid w:val="005770D6"/>
    <w:rsid w:val="00577D41"/>
    <w:rsid w:val="00581A44"/>
    <w:rsid w:val="00583948"/>
    <w:rsid w:val="00584843"/>
    <w:rsid w:val="0058764C"/>
    <w:rsid w:val="0059103A"/>
    <w:rsid w:val="00592994"/>
    <w:rsid w:val="00596653"/>
    <w:rsid w:val="00597C62"/>
    <w:rsid w:val="005A1494"/>
    <w:rsid w:val="005A2564"/>
    <w:rsid w:val="005A31F2"/>
    <w:rsid w:val="005A6829"/>
    <w:rsid w:val="005C1188"/>
    <w:rsid w:val="005C4EF6"/>
    <w:rsid w:val="005C7136"/>
    <w:rsid w:val="005D007D"/>
    <w:rsid w:val="005D1B7D"/>
    <w:rsid w:val="005D4CEA"/>
    <w:rsid w:val="005D66D9"/>
    <w:rsid w:val="005D6AC5"/>
    <w:rsid w:val="005D796D"/>
    <w:rsid w:val="005E01A7"/>
    <w:rsid w:val="005E11C2"/>
    <w:rsid w:val="005E278E"/>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44D9F"/>
    <w:rsid w:val="0065071F"/>
    <w:rsid w:val="00650DB8"/>
    <w:rsid w:val="00652959"/>
    <w:rsid w:val="00661D59"/>
    <w:rsid w:val="00662AE9"/>
    <w:rsid w:val="0068218E"/>
    <w:rsid w:val="0068490A"/>
    <w:rsid w:val="0068627D"/>
    <w:rsid w:val="00687206"/>
    <w:rsid w:val="00691EF9"/>
    <w:rsid w:val="00691F38"/>
    <w:rsid w:val="00695A2C"/>
    <w:rsid w:val="00695AD7"/>
    <w:rsid w:val="00697218"/>
    <w:rsid w:val="006974A0"/>
    <w:rsid w:val="006A066C"/>
    <w:rsid w:val="006A1D2A"/>
    <w:rsid w:val="006A4B67"/>
    <w:rsid w:val="006A7A9D"/>
    <w:rsid w:val="006B25E6"/>
    <w:rsid w:val="006B32AA"/>
    <w:rsid w:val="006B6684"/>
    <w:rsid w:val="006B6B02"/>
    <w:rsid w:val="006B6EC6"/>
    <w:rsid w:val="006C0A9E"/>
    <w:rsid w:val="006C22AC"/>
    <w:rsid w:val="006C2C20"/>
    <w:rsid w:val="006C3184"/>
    <w:rsid w:val="006C435A"/>
    <w:rsid w:val="006C76A4"/>
    <w:rsid w:val="006D0BA7"/>
    <w:rsid w:val="006D12A8"/>
    <w:rsid w:val="006D13BE"/>
    <w:rsid w:val="006D2951"/>
    <w:rsid w:val="006D48F9"/>
    <w:rsid w:val="006E247A"/>
    <w:rsid w:val="006E7DAD"/>
    <w:rsid w:val="006F11DD"/>
    <w:rsid w:val="006F1868"/>
    <w:rsid w:val="006F452D"/>
    <w:rsid w:val="006F584D"/>
    <w:rsid w:val="006F5C08"/>
    <w:rsid w:val="006F64DB"/>
    <w:rsid w:val="0071140F"/>
    <w:rsid w:val="0071347E"/>
    <w:rsid w:val="007154F3"/>
    <w:rsid w:val="00716D20"/>
    <w:rsid w:val="00716E57"/>
    <w:rsid w:val="0071776F"/>
    <w:rsid w:val="0072560A"/>
    <w:rsid w:val="0073047E"/>
    <w:rsid w:val="0073724F"/>
    <w:rsid w:val="00742283"/>
    <w:rsid w:val="00744045"/>
    <w:rsid w:val="00753925"/>
    <w:rsid w:val="00755F13"/>
    <w:rsid w:val="00756473"/>
    <w:rsid w:val="00756C31"/>
    <w:rsid w:val="00757BC6"/>
    <w:rsid w:val="007651DD"/>
    <w:rsid w:val="00767994"/>
    <w:rsid w:val="00767F15"/>
    <w:rsid w:val="00770C79"/>
    <w:rsid w:val="007722C4"/>
    <w:rsid w:val="00773A2E"/>
    <w:rsid w:val="00776A22"/>
    <w:rsid w:val="00776AD8"/>
    <w:rsid w:val="00776CC8"/>
    <w:rsid w:val="00783218"/>
    <w:rsid w:val="00785588"/>
    <w:rsid w:val="00786E96"/>
    <w:rsid w:val="00795894"/>
    <w:rsid w:val="007971A9"/>
    <w:rsid w:val="007A2D29"/>
    <w:rsid w:val="007A3E35"/>
    <w:rsid w:val="007A498E"/>
    <w:rsid w:val="007A4CBC"/>
    <w:rsid w:val="007A6212"/>
    <w:rsid w:val="007B64FA"/>
    <w:rsid w:val="007B7F33"/>
    <w:rsid w:val="007C0AC3"/>
    <w:rsid w:val="007C0F54"/>
    <w:rsid w:val="007C1E11"/>
    <w:rsid w:val="007C223C"/>
    <w:rsid w:val="007C586D"/>
    <w:rsid w:val="007D0DDC"/>
    <w:rsid w:val="007E0A4C"/>
    <w:rsid w:val="007E294C"/>
    <w:rsid w:val="007E2EF5"/>
    <w:rsid w:val="007E2FC9"/>
    <w:rsid w:val="007F027B"/>
    <w:rsid w:val="007F0493"/>
    <w:rsid w:val="007F2276"/>
    <w:rsid w:val="007F41D6"/>
    <w:rsid w:val="007F4BDF"/>
    <w:rsid w:val="007F6E1C"/>
    <w:rsid w:val="008004DA"/>
    <w:rsid w:val="00801798"/>
    <w:rsid w:val="00802EFF"/>
    <w:rsid w:val="00803B2D"/>
    <w:rsid w:val="008054E3"/>
    <w:rsid w:val="0081095B"/>
    <w:rsid w:val="008143DB"/>
    <w:rsid w:val="00814C48"/>
    <w:rsid w:val="008156D6"/>
    <w:rsid w:val="00815B18"/>
    <w:rsid w:val="00815FB0"/>
    <w:rsid w:val="00824C47"/>
    <w:rsid w:val="00826252"/>
    <w:rsid w:val="008317FC"/>
    <w:rsid w:val="00832886"/>
    <w:rsid w:val="00832F14"/>
    <w:rsid w:val="00834695"/>
    <w:rsid w:val="00834717"/>
    <w:rsid w:val="00835DCF"/>
    <w:rsid w:val="00835E4D"/>
    <w:rsid w:val="00836942"/>
    <w:rsid w:val="008441C5"/>
    <w:rsid w:val="00844E70"/>
    <w:rsid w:val="00845FD9"/>
    <w:rsid w:val="0085098B"/>
    <w:rsid w:val="00850CFF"/>
    <w:rsid w:val="008511D9"/>
    <w:rsid w:val="0085198D"/>
    <w:rsid w:val="00855C29"/>
    <w:rsid w:val="0085607D"/>
    <w:rsid w:val="0085646D"/>
    <w:rsid w:val="00857BEA"/>
    <w:rsid w:val="0086011D"/>
    <w:rsid w:val="0086488D"/>
    <w:rsid w:val="00864FF3"/>
    <w:rsid w:val="008727DF"/>
    <w:rsid w:val="00873DCE"/>
    <w:rsid w:val="00874A32"/>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539"/>
    <w:rsid w:val="008D06A3"/>
    <w:rsid w:val="008D0709"/>
    <w:rsid w:val="008D08F0"/>
    <w:rsid w:val="008D2DB4"/>
    <w:rsid w:val="008D5429"/>
    <w:rsid w:val="008E26A9"/>
    <w:rsid w:val="008E3F5F"/>
    <w:rsid w:val="008E4A44"/>
    <w:rsid w:val="008E7578"/>
    <w:rsid w:val="008F00D4"/>
    <w:rsid w:val="008F11C8"/>
    <w:rsid w:val="008F30C1"/>
    <w:rsid w:val="008F41A2"/>
    <w:rsid w:val="00900C8E"/>
    <w:rsid w:val="00900F58"/>
    <w:rsid w:val="0090408E"/>
    <w:rsid w:val="00904634"/>
    <w:rsid w:val="00905E24"/>
    <w:rsid w:val="00917B19"/>
    <w:rsid w:val="009200AB"/>
    <w:rsid w:val="009230F0"/>
    <w:rsid w:val="009246AF"/>
    <w:rsid w:val="00925BD0"/>
    <w:rsid w:val="0092699C"/>
    <w:rsid w:val="00927822"/>
    <w:rsid w:val="00940500"/>
    <w:rsid w:val="00945427"/>
    <w:rsid w:val="00946052"/>
    <w:rsid w:val="00947D8A"/>
    <w:rsid w:val="009523E5"/>
    <w:rsid w:val="009552A2"/>
    <w:rsid w:val="0096463F"/>
    <w:rsid w:val="00966DE5"/>
    <w:rsid w:val="0097241A"/>
    <w:rsid w:val="00974022"/>
    <w:rsid w:val="009779D2"/>
    <w:rsid w:val="00980253"/>
    <w:rsid w:val="0098683D"/>
    <w:rsid w:val="00990A06"/>
    <w:rsid w:val="009919FF"/>
    <w:rsid w:val="00996675"/>
    <w:rsid w:val="00996A81"/>
    <w:rsid w:val="00996CBB"/>
    <w:rsid w:val="009A0A57"/>
    <w:rsid w:val="009A0C95"/>
    <w:rsid w:val="009A2ACB"/>
    <w:rsid w:val="009A5627"/>
    <w:rsid w:val="009A742C"/>
    <w:rsid w:val="009B3E11"/>
    <w:rsid w:val="009B4CC3"/>
    <w:rsid w:val="009B72A2"/>
    <w:rsid w:val="009C05C7"/>
    <w:rsid w:val="009C0996"/>
    <w:rsid w:val="009C186F"/>
    <w:rsid w:val="009C24B1"/>
    <w:rsid w:val="009C4FEB"/>
    <w:rsid w:val="009D27DB"/>
    <w:rsid w:val="009D2869"/>
    <w:rsid w:val="009D56F4"/>
    <w:rsid w:val="009E0DEE"/>
    <w:rsid w:val="009E0DF5"/>
    <w:rsid w:val="009E3F45"/>
    <w:rsid w:val="009E437E"/>
    <w:rsid w:val="009E75DC"/>
    <w:rsid w:val="009F1228"/>
    <w:rsid w:val="009F4891"/>
    <w:rsid w:val="009F5770"/>
    <w:rsid w:val="009F7BFE"/>
    <w:rsid w:val="00A00A6E"/>
    <w:rsid w:val="00A0201E"/>
    <w:rsid w:val="00A046C0"/>
    <w:rsid w:val="00A11B18"/>
    <w:rsid w:val="00A13D5B"/>
    <w:rsid w:val="00A25A3B"/>
    <w:rsid w:val="00A25F3F"/>
    <w:rsid w:val="00A326FE"/>
    <w:rsid w:val="00A339DC"/>
    <w:rsid w:val="00A33BA2"/>
    <w:rsid w:val="00A34F9C"/>
    <w:rsid w:val="00A359EF"/>
    <w:rsid w:val="00A36015"/>
    <w:rsid w:val="00A4137F"/>
    <w:rsid w:val="00A42C6C"/>
    <w:rsid w:val="00A461BF"/>
    <w:rsid w:val="00A47F37"/>
    <w:rsid w:val="00A54D7A"/>
    <w:rsid w:val="00A6136B"/>
    <w:rsid w:val="00A61690"/>
    <w:rsid w:val="00A62085"/>
    <w:rsid w:val="00A62EB5"/>
    <w:rsid w:val="00A64A0B"/>
    <w:rsid w:val="00A6508E"/>
    <w:rsid w:val="00A65932"/>
    <w:rsid w:val="00A70C68"/>
    <w:rsid w:val="00A72D8A"/>
    <w:rsid w:val="00A7414F"/>
    <w:rsid w:val="00A77AA5"/>
    <w:rsid w:val="00A77D22"/>
    <w:rsid w:val="00A80C5D"/>
    <w:rsid w:val="00A82A86"/>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AF4256"/>
    <w:rsid w:val="00B02C8B"/>
    <w:rsid w:val="00B0651E"/>
    <w:rsid w:val="00B13993"/>
    <w:rsid w:val="00B16DF1"/>
    <w:rsid w:val="00B21280"/>
    <w:rsid w:val="00B216AC"/>
    <w:rsid w:val="00B2390D"/>
    <w:rsid w:val="00B25740"/>
    <w:rsid w:val="00B26FC8"/>
    <w:rsid w:val="00B313C3"/>
    <w:rsid w:val="00B370D3"/>
    <w:rsid w:val="00B41C8B"/>
    <w:rsid w:val="00B42059"/>
    <w:rsid w:val="00B43166"/>
    <w:rsid w:val="00B46D1C"/>
    <w:rsid w:val="00B47A5F"/>
    <w:rsid w:val="00B5079D"/>
    <w:rsid w:val="00B52031"/>
    <w:rsid w:val="00B57832"/>
    <w:rsid w:val="00B60131"/>
    <w:rsid w:val="00B60A53"/>
    <w:rsid w:val="00B60E46"/>
    <w:rsid w:val="00B62AC8"/>
    <w:rsid w:val="00B638B1"/>
    <w:rsid w:val="00B63D69"/>
    <w:rsid w:val="00B64B12"/>
    <w:rsid w:val="00B66E9E"/>
    <w:rsid w:val="00B7012E"/>
    <w:rsid w:val="00B70697"/>
    <w:rsid w:val="00B70C54"/>
    <w:rsid w:val="00B70E00"/>
    <w:rsid w:val="00B73AEE"/>
    <w:rsid w:val="00B762A6"/>
    <w:rsid w:val="00B76441"/>
    <w:rsid w:val="00B76E00"/>
    <w:rsid w:val="00B772FD"/>
    <w:rsid w:val="00B80A18"/>
    <w:rsid w:val="00B81EA2"/>
    <w:rsid w:val="00B83E47"/>
    <w:rsid w:val="00B92C1D"/>
    <w:rsid w:val="00BA133A"/>
    <w:rsid w:val="00BA211F"/>
    <w:rsid w:val="00BA3F80"/>
    <w:rsid w:val="00BA6DE7"/>
    <w:rsid w:val="00BB237D"/>
    <w:rsid w:val="00BB31B0"/>
    <w:rsid w:val="00BB4AEF"/>
    <w:rsid w:val="00BC6075"/>
    <w:rsid w:val="00BD1367"/>
    <w:rsid w:val="00BD1DD8"/>
    <w:rsid w:val="00BD540E"/>
    <w:rsid w:val="00BE0D24"/>
    <w:rsid w:val="00BE4220"/>
    <w:rsid w:val="00BE45CA"/>
    <w:rsid w:val="00BE606F"/>
    <w:rsid w:val="00BF5330"/>
    <w:rsid w:val="00C0308F"/>
    <w:rsid w:val="00C06175"/>
    <w:rsid w:val="00C06AFA"/>
    <w:rsid w:val="00C100A7"/>
    <w:rsid w:val="00C1279D"/>
    <w:rsid w:val="00C13CA9"/>
    <w:rsid w:val="00C20096"/>
    <w:rsid w:val="00C21E2B"/>
    <w:rsid w:val="00C2322F"/>
    <w:rsid w:val="00C240B6"/>
    <w:rsid w:val="00C30787"/>
    <w:rsid w:val="00C31C56"/>
    <w:rsid w:val="00C35ACC"/>
    <w:rsid w:val="00C419CE"/>
    <w:rsid w:val="00C43870"/>
    <w:rsid w:val="00C452FA"/>
    <w:rsid w:val="00C453AC"/>
    <w:rsid w:val="00C514B4"/>
    <w:rsid w:val="00C52E6A"/>
    <w:rsid w:val="00C53A32"/>
    <w:rsid w:val="00C5751C"/>
    <w:rsid w:val="00C652EC"/>
    <w:rsid w:val="00C72506"/>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39E9"/>
    <w:rsid w:val="00D06C89"/>
    <w:rsid w:val="00D06CB2"/>
    <w:rsid w:val="00D0706E"/>
    <w:rsid w:val="00D11783"/>
    <w:rsid w:val="00D13F4D"/>
    <w:rsid w:val="00D22AAE"/>
    <w:rsid w:val="00D23CA4"/>
    <w:rsid w:val="00D25735"/>
    <w:rsid w:val="00D2706B"/>
    <w:rsid w:val="00D31D65"/>
    <w:rsid w:val="00D32746"/>
    <w:rsid w:val="00D332CF"/>
    <w:rsid w:val="00D3435B"/>
    <w:rsid w:val="00D505A3"/>
    <w:rsid w:val="00D6119E"/>
    <w:rsid w:val="00D626D1"/>
    <w:rsid w:val="00D6317A"/>
    <w:rsid w:val="00D637EB"/>
    <w:rsid w:val="00D63AA2"/>
    <w:rsid w:val="00D64A0E"/>
    <w:rsid w:val="00D64A46"/>
    <w:rsid w:val="00D73073"/>
    <w:rsid w:val="00D75205"/>
    <w:rsid w:val="00D76FAD"/>
    <w:rsid w:val="00D81575"/>
    <w:rsid w:val="00D81B2D"/>
    <w:rsid w:val="00D87C39"/>
    <w:rsid w:val="00D92DEE"/>
    <w:rsid w:val="00D93480"/>
    <w:rsid w:val="00D9349E"/>
    <w:rsid w:val="00D93D01"/>
    <w:rsid w:val="00D95193"/>
    <w:rsid w:val="00DA523C"/>
    <w:rsid w:val="00DA5399"/>
    <w:rsid w:val="00DA5B53"/>
    <w:rsid w:val="00DA65A0"/>
    <w:rsid w:val="00DB44E8"/>
    <w:rsid w:val="00DC3711"/>
    <w:rsid w:val="00DC58A1"/>
    <w:rsid w:val="00DC7BD2"/>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069BB"/>
    <w:rsid w:val="00E10DC6"/>
    <w:rsid w:val="00E1557F"/>
    <w:rsid w:val="00E17551"/>
    <w:rsid w:val="00E211D0"/>
    <w:rsid w:val="00E21E8C"/>
    <w:rsid w:val="00E237F9"/>
    <w:rsid w:val="00E25D72"/>
    <w:rsid w:val="00E262D7"/>
    <w:rsid w:val="00E264A2"/>
    <w:rsid w:val="00E27EE7"/>
    <w:rsid w:val="00E326F8"/>
    <w:rsid w:val="00E33CDA"/>
    <w:rsid w:val="00E34951"/>
    <w:rsid w:val="00E371CD"/>
    <w:rsid w:val="00E40178"/>
    <w:rsid w:val="00E404D2"/>
    <w:rsid w:val="00E42875"/>
    <w:rsid w:val="00E43963"/>
    <w:rsid w:val="00E45EAE"/>
    <w:rsid w:val="00E50408"/>
    <w:rsid w:val="00E5270A"/>
    <w:rsid w:val="00E53E1F"/>
    <w:rsid w:val="00E5498D"/>
    <w:rsid w:val="00E62ED8"/>
    <w:rsid w:val="00E65011"/>
    <w:rsid w:val="00E651ED"/>
    <w:rsid w:val="00E6645A"/>
    <w:rsid w:val="00E66D96"/>
    <w:rsid w:val="00E67B46"/>
    <w:rsid w:val="00E71225"/>
    <w:rsid w:val="00E713CA"/>
    <w:rsid w:val="00E7374E"/>
    <w:rsid w:val="00E76380"/>
    <w:rsid w:val="00E832B8"/>
    <w:rsid w:val="00E83C60"/>
    <w:rsid w:val="00E85C83"/>
    <w:rsid w:val="00E87306"/>
    <w:rsid w:val="00E930FA"/>
    <w:rsid w:val="00E96679"/>
    <w:rsid w:val="00E97A40"/>
    <w:rsid w:val="00E97CED"/>
    <w:rsid w:val="00EA07D5"/>
    <w:rsid w:val="00EA2DDD"/>
    <w:rsid w:val="00EA6076"/>
    <w:rsid w:val="00EB01DB"/>
    <w:rsid w:val="00EB6640"/>
    <w:rsid w:val="00EB6988"/>
    <w:rsid w:val="00EC2011"/>
    <w:rsid w:val="00EC2A59"/>
    <w:rsid w:val="00ED0AE4"/>
    <w:rsid w:val="00ED0BC3"/>
    <w:rsid w:val="00ED0EE6"/>
    <w:rsid w:val="00ED2AFA"/>
    <w:rsid w:val="00ED5EBF"/>
    <w:rsid w:val="00ED745D"/>
    <w:rsid w:val="00ED7672"/>
    <w:rsid w:val="00EE235B"/>
    <w:rsid w:val="00EE60D3"/>
    <w:rsid w:val="00EE74BD"/>
    <w:rsid w:val="00EE7CC2"/>
    <w:rsid w:val="00EF0C17"/>
    <w:rsid w:val="00EF0FAC"/>
    <w:rsid w:val="00EF4DE5"/>
    <w:rsid w:val="00EF536F"/>
    <w:rsid w:val="00EF5609"/>
    <w:rsid w:val="00F00053"/>
    <w:rsid w:val="00F005AF"/>
    <w:rsid w:val="00F00B1D"/>
    <w:rsid w:val="00F014B5"/>
    <w:rsid w:val="00F02E01"/>
    <w:rsid w:val="00F0421A"/>
    <w:rsid w:val="00F068C3"/>
    <w:rsid w:val="00F06A56"/>
    <w:rsid w:val="00F102EE"/>
    <w:rsid w:val="00F16F96"/>
    <w:rsid w:val="00F171DD"/>
    <w:rsid w:val="00F17942"/>
    <w:rsid w:val="00F2015B"/>
    <w:rsid w:val="00F211E4"/>
    <w:rsid w:val="00F21638"/>
    <w:rsid w:val="00F23FF8"/>
    <w:rsid w:val="00F24E57"/>
    <w:rsid w:val="00F25E4C"/>
    <w:rsid w:val="00F3021E"/>
    <w:rsid w:val="00F30D71"/>
    <w:rsid w:val="00F30F44"/>
    <w:rsid w:val="00F36026"/>
    <w:rsid w:val="00F372ED"/>
    <w:rsid w:val="00F37ABD"/>
    <w:rsid w:val="00F40CCA"/>
    <w:rsid w:val="00F42C74"/>
    <w:rsid w:val="00F4472B"/>
    <w:rsid w:val="00F54D9D"/>
    <w:rsid w:val="00F610AC"/>
    <w:rsid w:val="00F63FA0"/>
    <w:rsid w:val="00F641CC"/>
    <w:rsid w:val="00F65359"/>
    <w:rsid w:val="00F65EA0"/>
    <w:rsid w:val="00F72A68"/>
    <w:rsid w:val="00F72FAA"/>
    <w:rsid w:val="00F75F3C"/>
    <w:rsid w:val="00F7639C"/>
    <w:rsid w:val="00F76D9E"/>
    <w:rsid w:val="00F82188"/>
    <w:rsid w:val="00F82C05"/>
    <w:rsid w:val="00F82F65"/>
    <w:rsid w:val="00F855A1"/>
    <w:rsid w:val="00F922FE"/>
    <w:rsid w:val="00F9243C"/>
    <w:rsid w:val="00F96253"/>
    <w:rsid w:val="00F97EF5"/>
    <w:rsid w:val="00FA18A1"/>
    <w:rsid w:val="00FA5FA3"/>
    <w:rsid w:val="00FA7D13"/>
    <w:rsid w:val="00FB1A4A"/>
    <w:rsid w:val="00FB6C14"/>
    <w:rsid w:val="00FB79E1"/>
    <w:rsid w:val="00FC40A1"/>
    <w:rsid w:val="00FD028C"/>
    <w:rsid w:val="00FD2A6C"/>
    <w:rsid w:val="00FD309B"/>
    <w:rsid w:val="00FD5F2A"/>
    <w:rsid w:val="00FE1213"/>
    <w:rsid w:val="00FE19AB"/>
    <w:rsid w:val="00FE3927"/>
    <w:rsid w:val="00FE5235"/>
    <w:rsid w:val="00FF0EAC"/>
    <w:rsid w:val="00FF13EB"/>
    <w:rsid w:val="00FF38A8"/>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549219075">
      <w:bodyDiv w:val="1"/>
      <w:marLeft w:val="0"/>
      <w:marRight w:val="0"/>
      <w:marTop w:val="0"/>
      <w:marBottom w:val="0"/>
      <w:divBdr>
        <w:top w:val="none" w:sz="0" w:space="0" w:color="auto"/>
        <w:left w:val="none" w:sz="0" w:space="0" w:color="auto"/>
        <w:bottom w:val="none" w:sz="0" w:space="0" w:color="auto"/>
        <w:right w:val="none" w:sz="0" w:space="0" w:color="auto"/>
      </w:divBdr>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3.png"/><Relationship Id="rId42" Type="http://schemas.openxmlformats.org/officeDocument/2006/relationships/hyperlink" Target="https://seamap.env.duke.edu/dataset/861" TargetMode="External"/><Relationship Id="rId47" Type="http://schemas.openxmlformats.org/officeDocument/2006/relationships/image" Target="media/image18.png"/><Relationship Id="rId63" Type="http://schemas.openxmlformats.org/officeDocument/2006/relationships/hyperlink" Target="https://www.fisheries.noaa.gov/taxonomy/term/1000356091" TargetMode="External"/><Relationship Id="rId68" Type="http://schemas.openxmlformats.org/officeDocument/2006/relationships/hyperlink" Target="https://sael-swfsc.github.io/Adrift/content/nbhfClassification.html" TargetMode="External"/><Relationship Id="rId84" Type="http://schemas.openxmlformats.org/officeDocument/2006/relationships/hyperlink" Target="doi:10.1371/journal.pcbi.1005823" TargetMode="External"/><Relationship Id="rId89" Type="http://schemas.openxmlformats.org/officeDocument/2006/relationships/hyperlink" Target="doi:10.1029/93JC01074" TargetMode="External"/><Relationship Id="rId112" Type="http://schemas.microsoft.com/office/2011/relationships/people" Target="people.xml"/><Relationship Id="rId16" Type="http://schemas.openxmlformats.org/officeDocument/2006/relationships/hyperlink" Target="https://sael-swfsc.github.io/Adrift/content/driftingRecorders.html" TargetMode="External"/><Relationship Id="rId107" Type="http://schemas.openxmlformats.org/officeDocument/2006/relationships/hyperlink" Target="http://ieeexplore.ieee.org/document/4231090/" TargetMode="External"/><Relationship Id="rId11" Type="http://schemas.openxmlformats.org/officeDocument/2006/relationships/footer" Target="footer1.xml"/><Relationship Id="rId32" Type="http://schemas.openxmlformats.org/officeDocument/2006/relationships/hyperlink" Target="https://sael-swfsc.github.io/Adrift/content/fin.html" TargetMode="External"/><Relationship Id="rId37" Type="http://schemas.microsoft.com/office/2016/09/relationships/commentsIds" Target="commentsIds.xml"/><Relationship Id="rId53" Type="http://schemas.openxmlformats.org/officeDocument/2006/relationships/hyperlink" Target="https://drive.google.com/file/d/1VE2-jXCJet4iO_4bWywwW0dPtOK1BcLA/view" TargetMode="External"/><Relationship Id="rId58" Type="http://schemas.openxmlformats.org/officeDocument/2006/relationships/hyperlink" Target="https://www.zooniverse.org/projects/annelistens/ocean-voices" TargetMode="External"/><Relationship Id="rId74" Type="http://schemas.openxmlformats.org/officeDocument/2006/relationships/hyperlink" Target="doi:10.1121/10.0002881" TargetMode="External"/><Relationship Id="rId79" Type="http://schemas.openxmlformats.org/officeDocument/2006/relationships/hyperlink" Target="doi:10.1111/j.1748-7692.1990.tb00238.x" TargetMode="External"/><Relationship Id="rId102" Type="http://schemas.openxmlformats.org/officeDocument/2006/relationships/hyperlink" Target="doi:10.1121/1.2932059" TargetMode="External"/><Relationship Id="rId5" Type="http://schemas.openxmlformats.org/officeDocument/2006/relationships/webSettings" Target="webSettings.xml"/><Relationship Id="rId90" Type="http://schemas.openxmlformats.org/officeDocument/2006/relationships/hyperlink" Target="doi:10.1121/1.1353593" TargetMode="External"/><Relationship Id="rId95" Type="http://schemas.openxmlformats.org/officeDocument/2006/relationships/hyperlink" Target="doi:10.1121/1.2046747" TargetMode="External"/><Relationship Id="rId22" Type="http://schemas.openxmlformats.org/officeDocument/2006/relationships/hyperlink" Target="https://sael-swfsc.github.io/Adrift/content/driftingRecorders.html" TargetMode="External"/><Relationship Id="rId27" Type="http://schemas.openxmlformats.org/officeDocument/2006/relationships/image" Target="media/image7.png"/><Relationship Id="rId43" Type="http://schemas.openxmlformats.org/officeDocument/2006/relationships/image" Target="media/image14.png"/><Relationship Id="rId48" Type="http://schemas.openxmlformats.org/officeDocument/2006/relationships/hyperlink" Target="https://sael-swfsc.github.io/Adrift/content/software.html" TargetMode="External"/><Relationship Id="rId64" Type="http://schemas.openxmlformats.org/officeDocument/2006/relationships/hyperlink" Target="https://www.sfchronicle.com/climate/article/california-wind-farm-17277935.php" TargetMode="External"/><Relationship Id="rId69" Type="http://schemas.openxmlformats.org/officeDocument/2006/relationships/hyperlink" Target="https://sael-swfsc.github.io/Adrift/content/habitatModels.html" TargetMode="External"/><Relationship Id="rId113" Type="http://schemas.openxmlformats.org/officeDocument/2006/relationships/theme" Target="theme/theme1.xml"/><Relationship Id="rId80" Type="http://schemas.openxmlformats.org/officeDocument/2006/relationships/hyperlink" Target="doi:10.1038/417809a" TargetMode="External"/><Relationship Id="rId85" Type="http://schemas.openxmlformats.org/officeDocument/2006/relationships/hyperlink" Target="doi:10.1121/10.0001229" TargetMode="External"/><Relationship Id="rId12" Type="http://schemas.openxmlformats.org/officeDocument/2006/relationships/hyperlink" Target="https://sael-swfsc.github.io/Adrift/content/spatialNoise.html" TargetMode="External"/><Relationship Id="rId17" Type="http://schemas.openxmlformats.org/officeDocument/2006/relationships/hyperlink" Target="https://sael-swfsc.github.io/adrift-analysis-methods/content/DataArchive/DataPrep.html" TargetMode="External"/><Relationship Id="rId33" Type="http://schemas.openxmlformats.org/officeDocument/2006/relationships/image" Target="media/image10.png"/><Relationship Id="rId38" Type="http://schemas.microsoft.com/office/2018/08/relationships/commentsExtensible" Target="commentsExtensible.xml"/><Relationship Id="rId59" Type="http://schemas.openxmlformats.org/officeDocument/2006/relationships/hyperlink" Target="https://github.com/TaikiSan21/wav2mp3" TargetMode="External"/><Relationship Id="rId103" Type="http://schemas.openxmlformats.org/officeDocument/2006/relationships/hyperlink" Target="doi:10.1002/rse2.278" TargetMode="External"/><Relationship Id="rId108" Type="http://schemas.openxmlformats.org/officeDocument/2006/relationships/hyperlink" Target="doi:10.1121/10.0025460" TargetMode="External"/><Relationship Id="rId54" Type="http://schemas.openxmlformats.org/officeDocument/2006/relationships/hyperlink" Target="https://drive.google.com/file/d/1MsorXXkcHk8YNyHgldJ_-ApASLcEkoJy/view" TargetMode="External"/><Relationship Id="rId70" Type="http://schemas.openxmlformats.org/officeDocument/2006/relationships/hyperlink" Target="https://sael-swfsc.github.io/Adrift/content/habitatModels.html" TargetMode="External"/><Relationship Id="rId75" Type="http://schemas.openxmlformats.org/officeDocument/2006/relationships/hyperlink" Target="doi:10.1111/mms.12872" TargetMode="External"/><Relationship Id="rId91" Type="http://schemas.openxmlformats.org/officeDocument/2006/relationships/hyperlink" Target="doi:10.1121/1.428329" TargetMode="External"/><Relationship Id="rId96" Type="http://schemas.openxmlformats.org/officeDocument/2006/relationships/hyperlink" Target="doi:10.1080/09524622.2007.975357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4.png"/><Relationship Id="rId28" Type="http://schemas.openxmlformats.org/officeDocument/2006/relationships/hyperlink" Target="https://sael-swfsc.github.io/Adrift/content/nbhfClassification.html" TargetMode="External"/><Relationship Id="rId36" Type="http://schemas.microsoft.com/office/2011/relationships/commentsExtended" Target="commentsExtended.xml"/><Relationship Id="rId49" Type="http://schemas.openxmlformats.org/officeDocument/2006/relationships/hyperlink" Target="https://sael-swfsc.github.io/Adrift/content/dataSharing.html" TargetMode="External"/><Relationship Id="rId57" Type="http://schemas.openxmlformats.org/officeDocument/2006/relationships/hyperlink" Target="https://datanuggets.org/2024/04/eavesdropping-on-the-ocean" TargetMode="External"/><Relationship Id="rId106" Type="http://schemas.openxmlformats.org/officeDocument/2006/relationships/hyperlink" Target="doi:10.1093/icesjms/fsae012" TargetMode="External"/><Relationship Id="rId10" Type="http://schemas.openxmlformats.org/officeDocument/2006/relationships/hyperlink" Target="file:///C:\Users\shannon.rankin\Documents\GitHub\Adrift\manuscript\GF.CB-NMS.Report_ADRIFT.Rankin_Oct2024.docx" TargetMode="External"/><Relationship Id="rId31" Type="http://schemas.openxmlformats.org/officeDocument/2006/relationships/hyperlink" Target="https://sael-swfsc.github.io/Adrift/content/habitatModels.html" TargetMode="External"/><Relationship Id="rId44" Type="http://schemas.openxmlformats.org/officeDocument/2006/relationships/image" Target="media/image15.JPG"/><Relationship Id="rId52" Type="http://schemas.openxmlformats.org/officeDocument/2006/relationships/hyperlink" Target="https://soundcloud.com/southwestacousticecology" TargetMode="External"/><Relationship Id="rId60" Type="http://schemas.openxmlformats.org/officeDocument/2006/relationships/hyperlink" Target="https://www.fisheries.noaa.gov/science-blog/sound-bytes-fresh-catch-lessons-fisherman" TargetMode="External"/><Relationship Id="rId65" Type="http://schemas.openxmlformats.org/officeDocument/2006/relationships/hyperlink" Target="https://www.sanluisobispo.com/news/local/environment/article273259360.html" TargetMode="External"/><Relationship Id="rId73" Type="http://schemas.openxmlformats.org/officeDocument/2006/relationships/hyperlink" Target="doi:10.1038/s41598-024-59552-z" TargetMode="External"/><Relationship Id="rId78" Type="http://schemas.openxmlformats.org/officeDocument/2006/relationships/hyperlink" Target="doi:10.25923/5YSF-GT95" TargetMode="External"/><Relationship Id="rId81" Type="http://schemas.openxmlformats.org/officeDocument/2006/relationships/hyperlink" Target="doi:10.1111/j.1748-7692.2008.00208.x" TargetMode="External"/><Relationship Id="rId86" Type="http://schemas.openxmlformats.org/officeDocument/2006/relationships/hyperlink" Target="doi:https://doi.org/10.1121/10.0005430" TargetMode="External"/><Relationship Id="rId94" Type="http://schemas.openxmlformats.org/officeDocument/2006/relationships/hyperlink" Target="doi:10.1111/mms.12381" TargetMode="External"/><Relationship Id="rId99" Type="http://schemas.openxmlformats.org/officeDocument/2006/relationships/hyperlink" Target="doi:10.25923/W5XX-JZ73" TargetMode="External"/><Relationship Id="rId101" Type="http://schemas.openxmlformats.org/officeDocument/2006/relationships/hyperlink" Target="doi:10.1121/1.4996002"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hyperlink" Target="https://sael-swfsc.github.io/adrift-analysis-methods" TargetMode="External"/><Relationship Id="rId39" Type="http://schemas.openxmlformats.org/officeDocument/2006/relationships/image" Target="media/image11.png"/><Relationship Id="rId109" Type="http://schemas.openxmlformats.org/officeDocument/2006/relationships/hyperlink" Target="doi:10.1016/j.marpolbul.2024.116379" TargetMode="External"/><Relationship Id="rId34" Type="http://schemas.openxmlformats.org/officeDocument/2006/relationships/hyperlink" Target="https://sael-swfsc.github.io/Adrift/content/finAI.html" TargetMode="External"/><Relationship Id="rId50" Type="http://schemas.openxmlformats.org/officeDocument/2006/relationships/hyperlink" Target="https://cran.r-project.org" TargetMode="External"/><Relationship Id="rId55" Type="http://schemas.openxmlformats.org/officeDocument/2006/relationships/hyperlink" Target="https://drive.google.com/file/d/17qMPka0tTKjmF8jlAQD24QiWRzs3E9P4/view" TargetMode="External"/><Relationship Id="rId76" Type="http://schemas.openxmlformats.org/officeDocument/2006/relationships/hyperlink" Target="doi:https://doi.org/10.25923/3znq-yx13" TargetMode="External"/><Relationship Id="rId97" Type="http://schemas.openxmlformats.org/officeDocument/2006/relationships/hyperlink" Target="doi:10.1098/rspb.2021.1156" TargetMode="External"/><Relationship Id="rId104" Type="http://schemas.openxmlformats.org/officeDocument/2006/relationships/hyperlink" Target="https://espis.boem.gov/Final%20Reports/BOEM_2023-057.pdf" TargetMode="External"/><Relationship Id="rId7" Type="http://schemas.openxmlformats.org/officeDocument/2006/relationships/endnotes" Target="endnotes.xml"/><Relationship Id="rId71" Type="http://schemas.openxmlformats.org/officeDocument/2006/relationships/hyperlink" Target="https://sael-swfsc.github.io/Adrift/content/habitatModels.html" TargetMode="External"/><Relationship Id="rId92" Type="http://schemas.openxmlformats.org/officeDocument/2006/relationships/hyperlink" Target="doi:10.1016/j.anbehav.2007.01.022"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sael-swfsc.github.io/Adrift/content/spermDemographics.html" TargetMode="Externa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hyperlink" Target="https://sael-swfsc.github.io/Adrift/content/spatialNoise.html" TargetMode="External"/><Relationship Id="rId87" Type="http://schemas.openxmlformats.org/officeDocument/2006/relationships/hyperlink" Target="https://www.boem.gov/sites/default/files/environmental-stewardship/Environmental-Studies/Pacific-Region/Studies/BOEM-2018-025.pdf" TargetMode="External"/><Relationship Id="rId110" Type="http://schemas.openxmlformats.org/officeDocument/2006/relationships/footer" Target="footer3.xml"/><Relationship Id="rId61" Type="http://schemas.openxmlformats.org/officeDocument/2006/relationships/hyperlink" Target="https://www.fisheries.noaa.gov/science-blog/sound-bytes-what-we-can-learn-how-indigenous-peoples-listen" TargetMode="External"/><Relationship Id="rId82" Type="http://schemas.openxmlformats.org/officeDocument/2006/relationships/hyperlink" Target="doi:10.1080/09524622.1997.9753353" TargetMode="External"/><Relationship Id="rId19" Type="http://schemas.openxmlformats.org/officeDocument/2006/relationships/hyperlink" Target="http://pamguard.org/" TargetMode="External"/><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comments" Target="comments.xml"/><Relationship Id="rId56" Type="http://schemas.openxmlformats.org/officeDocument/2006/relationships/hyperlink" Target="https://www.sdcoe.net/ngss/phenomena-and-the-ngss" TargetMode="External"/><Relationship Id="rId77" Type="http://schemas.openxmlformats.org/officeDocument/2006/relationships/hyperlink" Target="doi:10.1121/1.5082291" TargetMode="External"/><Relationship Id="rId100" Type="http://schemas.openxmlformats.org/officeDocument/2006/relationships/hyperlink" Target="doi:10.3354/ab00224" TargetMode="External"/><Relationship Id="rId105" Type="http://schemas.openxmlformats.org/officeDocument/2006/relationships/hyperlink" Target="doi:10.3389/fmars.2024.1294011" TargetMode="Externa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https://sael-swfsc.github.io/Adrift/content/software.html" TargetMode="External"/><Relationship Id="rId72" Type="http://schemas.openxmlformats.org/officeDocument/2006/relationships/hyperlink" Target="doi:10.1121/1.2211547" TargetMode="External"/><Relationship Id="rId93" Type="http://schemas.openxmlformats.org/officeDocument/2006/relationships/hyperlink" Target="doi:10.1101/2023.04.16.537097" TargetMode="External"/><Relationship Id="rId98" Type="http://schemas.openxmlformats.org/officeDocument/2006/relationships/hyperlink" Target="doi:10.1371/journal.pone.0222456" TargetMode="Externa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17.png"/><Relationship Id="rId67" Type="http://schemas.openxmlformats.org/officeDocument/2006/relationships/hyperlink" Target="https://sael-swfsc.github.io/Adrift/content/spermDemographics.html" TargetMode="External"/><Relationship Id="rId20" Type="http://schemas.openxmlformats.org/officeDocument/2006/relationships/hyperlink" Target="https://sanctsound.ioos.us" TargetMode="External"/><Relationship Id="rId41" Type="http://schemas.openxmlformats.org/officeDocument/2006/relationships/image" Target="media/image13.png"/><Relationship Id="rId62" Type="http://schemas.openxmlformats.org/officeDocument/2006/relationships/hyperlink" Target="https://www.fisheries.noaa.gov/science-blog/sound-bytes-hooking-young-students-research" TargetMode="External"/><Relationship Id="rId83" Type="http://schemas.openxmlformats.org/officeDocument/2006/relationships/hyperlink" Target="doi:10.3390/jmse9050472" TargetMode="External"/><Relationship Id="rId88" Type="http://schemas.openxmlformats.org/officeDocument/2006/relationships/hyperlink" Target="doi:https://doi.org/10.1016/j.dsr.2012.03.013" TargetMode="External"/><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0</TotalTime>
  <Pages>49</Pages>
  <Words>22663</Words>
  <Characters>129184</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15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78</cp:revision>
  <cp:lastPrinted>2024-09-27T14:43:00Z</cp:lastPrinted>
  <dcterms:created xsi:type="dcterms:W3CDTF">2024-09-30T20:53:00Z</dcterms:created>
  <dcterms:modified xsi:type="dcterms:W3CDTF">2025-01-1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